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7FA7E0" w14:textId="57E72DB1" w:rsidR="00013FF6" w:rsidRDefault="00013FF6" w:rsidP="00C00601">
      <w:pPr>
        <w:pStyle w:val="Header"/>
        <w:pBdr>
          <w:bottom w:val="single" w:sz="4" w:space="1" w:color="auto"/>
        </w:pBdr>
        <w:rPr>
          <w:b/>
          <w:bCs/>
        </w:rPr>
      </w:pPr>
      <w:r>
        <w:rPr>
          <w:b/>
          <w:bCs/>
        </w:rPr>
        <w:t>PROMs Conference 2021</w:t>
      </w:r>
    </w:p>
    <w:p w14:paraId="5AD0CDBE" w14:textId="77777777" w:rsidR="00013FF6" w:rsidRDefault="00013FF6" w:rsidP="00C00601">
      <w:pPr>
        <w:pStyle w:val="Header"/>
        <w:pBdr>
          <w:bottom w:val="single" w:sz="4" w:space="1" w:color="auto"/>
        </w:pBdr>
        <w:rPr>
          <w:b/>
          <w:bCs/>
        </w:rPr>
      </w:pPr>
    </w:p>
    <w:p w14:paraId="5DB20A66" w14:textId="1C3D8E0F" w:rsidR="00013FF6" w:rsidRPr="00013FF6" w:rsidRDefault="00013FF6" w:rsidP="00C00601">
      <w:pPr>
        <w:pStyle w:val="Header"/>
        <w:pBdr>
          <w:bottom w:val="single" w:sz="4" w:space="1" w:color="auto"/>
        </w:pBdr>
      </w:pPr>
      <w:r w:rsidRPr="00013FF6">
        <w:rPr>
          <w:b/>
          <w:bCs/>
        </w:rPr>
        <w:t>Systematic Review of the Effect of a 1-Day Versus 7-Day Recall Duration on Symptoms Reports in PROMS</w:t>
      </w:r>
    </w:p>
    <w:p w14:paraId="1245D515" w14:textId="77777777" w:rsidR="00013FF6" w:rsidRPr="00013FF6" w:rsidRDefault="00013FF6" w:rsidP="00C00601">
      <w:pPr>
        <w:pStyle w:val="Header"/>
        <w:pBdr>
          <w:bottom w:val="single" w:sz="4" w:space="1" w:color="auto"/>
        </w:pBdr>
      </w:pPr>
      <w:r w:rsidRPr="00013FF6">
        <w:rPr>
          <w:lang w:val="en-US"/>
        </w:rPr>
        <w:t>Authors: Julia Caruana</w:t>
      </w:r>
      <w:r w:rsidRPr="00013FF6">
        <w:rPr>
          <w:vertAlign w:val="superscript"/>
          <w:lang w:val="en-US"/>
        </w:rPr>
        <w:t>1</w:t>
      </w:r>
      <w:r w:rsidRPr="00013FF6">
        <w:rPr>
          <w:lang w:val="en-US"/>
        </w:rPr>
        <w:t>, Tessa Peasgood PhD</w:t>
      </w:r>
      <w:proofErr w:type="gramStart"/>
      <w:r w:rsidRPr="00013FF6">
        <w:rPr>
          <w:vertAlign w:val="superscript"/>
          <w:lang w:val="en-US"/>
        </w:rPr>
        <w:t xml:space="preserve">1 </w:t>
      </w:r>
      <w:r w:rsidRPr="00013FF6">
        <w:rPr>
          <w:lang w:val="en-US"/>
        </w:rPr>
        <w:t>,</w:t>
      </w:r>
      <w:proofErr w:type="gramEnd"/>
      <w:r w:rsidRPr="00013FF6">
        <w:rPr>
          <w:lang w:val="en-US"/>
        </w:rPr>
        <w:t xml:space="preserve"> Clara Mukuria PhD</w:t>
      </w:r>
      <w:r w:rsidRPr="00013FF6">
        <w:rPr>
          <w:vertAlign w:val="superscript"/>
          <w:lang w:val="en-US"/>
        </w:rPr>
        <w:t>2</w:t>
      </w:r>
      <w:r w:rsidRPr="00013FF6">
        <w:rPr>
          <w:lang w:val="en-US"/>
        </w:rPr>
        <w:t xml:space="preserve">. </w:t>
      </w:r>
    </w:p>
    <w:p w14:paraId="1C0C3AEE" w14:textId="77777777" w:rsidR="00013FF6" w:rsidRDefault="00013FF6" w:rsidP="00C00601">
      <w:pPr>
        <w:pStyle w:val="Header"/>
        <w:pBdr>
          <w:bottom w:val="single" w:sz="4" w:space="1" w:color="auto"/>
        </w:pBdr>
      </w:pPr>
      <w:r w:rsidRPr="00013FF6">
        <w:rPr>
          <w:vertAlign w:val="superscript"/>
          <w:lang w:val="en-US"/>
        </w:rPr>
        <w:t>1</w:t>
      </w:r>
      <w:r w:rsidRPr="00013FF6">
        <w:rPr>
          <w:lang w:val="en-US"/>
        </w:rPr>
        <w:t xml:space="preserve"> Melbourne School of Population &amp; Global Health, The University of Melbourne. </w:t>
      </w:r>
      <w:r w:rsidRPr="00013FF6">
        <w:rPr>
          <w:vertAlign w:val="superscript"/>
          <w:lang w:val="en-US"/>
        </w:rPr>
        <w:t xml:space="preserve">2 </w:t>
      </w:r>
      <w:r w:rsidRPr="00013FF6">
        <w:rPr>
          <w:lang w:val="en-US"/>
        </w:rPr>
        <w:t>School of Health &amp; Related Research, The University</w:t>
      </w:r>
    </w:p>
    <w:p w14:paraId="6EC6DA4F" w14:textId="77777777" w:rsidR="00013FF6" w:rsidRDefault="00013FF6" w:rsidP="00013FF6">
      <w:pPr>
        <w:jc w:val="center"/>
      </w:pPr>
    </w:p>
    <w:p w14:paraId="5ADF55A5" w14:textId="5E3116AD" w:rsidR="00A52A8D" w:rsidRPr="00A52A8D" w:rsidRDefault="00A52A8D" w:rsidP="00A52A8D">
      <w:pPr>
        <w:rPr>
          <w:b/>
          <w:bCs/>
          <w:lang w:val="en-GB"/>
        </w:rPr>
      </w:pPr>
      <w:r w:rsidRPr="00A52A8D">
        <w:rPr>
          <w:b/>
          <w:bCs/>
          <w:lang w:val="en-GB"/>
        </w:rPr>
        <w:t>Background</w:t>
      </w:r>
    </w:p>
    <w:p w14:paraId="6CAB6C77" w14:textId="1C3FCAE9" w:rsidR="00A52A8D" w:rsidRDefault="00A52A8D" w:rsidP="00A52A8D">
      <w:pPr>
        <w:rPr>
          <w:lang w:val="en-GB"/>
        </w:rPr>
      </w:pPr>
      <w:r w:rsidRPr="00A52A8D">
        <w:rPr>
          <w:lang w:val="en-GB"/>
        </w:rPr>
        <w:t>There is ongoing uncertainty around the most suitable recall period for PROMs.</w:t>
      </w:r>
      <w:r w:rsidRPr="00A52A8D">
        <w:t xml:space="preserve"> </w:t>
      </w:r>
      <w:r>
        <w:fldChar w:fldCharType="begin">
          <w:fldData xml:space="preserve">PEVuZE5vdGU+PENpdGU+PEF1dGhvcj5TYW5naGVyYTwvQXV0aG9yPjxZZWFyPjIwMjA8L1llYXI+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TYW5naGVyYTwvQXV0aG9yPjxZZWFyPjIwMjA8L1llYXI+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A52A8D">
        <w:rPr>
          <w:noProof/>
          <w:vertAlign w:val="superscript"/>
        </w:rPr>
        <w:t>1,2</w:t>
      </w:r>
      <w:r>
        <w:fldChar w:fldCharType="end"/>
      </w:r>
      <w:r w:rsidRPr="00A52A8D">
        <w:rPr>
          <w:lang w:val="en-GB"/>
        </w:rPr>
        <w:t xml:space="preserve"> Existing studies indicate that symptoms are reported differently according to recall duration.</w:t>
      </w:r>
      <w:r>
        <w:rPr>
          <w:lang w:val="en-GB"/>
        </w:rPr>
        <w:fldChar w:fldCharType="begin">
          <w:fldData xml:space="preserve">PEVuZE5vdGU+PENpdGU+PEF1dGhvcj5CYW5zYmFjazwvQXV0aG9yPjxZZWFyPjIwMDg8L1llYXI+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CYW5zYmFjazwvQXV0aG9yPjxZZWFyPjIwMDg8L1llYXI+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  <w:fldChar w:fldCharType="separate"/>
      </w:r>
      <w:r w:rsidRPr="00A52A8D">
        <w:rPr>
          <w:noProof/>
          <w:vertAlign w:val="superscript"/>
          <w:lang w:val="en-GB"/>
        </w:rPr>
        <w:t>3-5</w:t>
      </w:r>
      <w:r>
        <w:rPr>
          <w:lang w:val="en-GB"/>
        </w:rPr>
        <w:fldChar w:fldCharType="end"/>
      </w:r>
      <w:r w:rsidRPr="00A52A8D">
        <w:rPr>
          <w:lang w:val="en-GB"/>
        </w:rPr>
        <w:t xml:space="preserve"> A comprehensive understanding of the effect of recall duration on PROMs will facilitate comparison between instruments and may indicate the optimal recall period for specific clinical conditions. </w:t>
      </w:r>
    </w:p>
    <w:p w14:paraId="5657FAE0" w14:textId="6CAC8602" w:rsidR="00A52A8D" w:rsidRPr="00A52A8D" w:rsidRDefault="00A52A8D" w:rsidP="00A52A8D">
      <w:pPr>
        <w:rPr>
          <w:b/>
          <w:bCs/>
        </w:rPr>
      </w:pPr>
      <w:r w:rsidRPr="00A52A8D">
        <w:rPr>
          <w:b/>
          <w:bCs/>
          <w:lang w:val="en-GB"/>
        </w:rPr>
        <w:t>Aim</w:t>
      </w:r>
    </w:p>
    <w:p w14:paraId="4F44B9E7" w14:textId="5F9C24DB" w:rsidR="00A52A8D" w:rsidRDefault="00A52A8D" w:rsidP="00A52A8D">
      <w:r w:rsidRPr="00A52A8D">
        <w:t xml:space="preserve">This review aims to integrate literature exploring the effect of a 1-day (or 24-hour) versus seven-day (or weekly) recall period on self-reported health and quality of life. </w:t>
      </w:r>
    </w:p>
    <w:p w14:paraId="043ECCE4" w14:textId="66CCC84C" w:rsidR="00A52A8D" w:rsidRPr="00A52A8D" w:rsidRDefault="00A52A8D" w:rsidP="00A52A8D">
      <w:pPr>
        <w:rPr>
          <w:b/>
          <w:bCs/>
        </w:rPr>
      </w:pPr>
      <w:r>
        <w:rPr>
          <w:b/>
          <w:bCs/>
        </w:rPr>
        <w:t>Methods</w:t>
      </w:r>
    </w:p>
    <w:p w14:paraId="089F7E2A" w14:textId="77777777" w:rsidR="00A52A8D" w:rsidRPr="00A52A8D" w:rsidRDefault="00A52A8D" w:rsidP="00A52A8D">
      <w:r w:rsidRPr="00A52A8D">
        <w:t xml:space="preserve">A systematic search identified studies across economics, health, and psychology exploring the effect of recall duration on self-reported health and quality of life (review protocol registered with PROSPERO, see QR Code). </w:t>
      </w:r>
    </w:p>
    <w:p w14:paraId="69B7B6A5" w14:textId="77777777" w:rsidR="00A52A8D" w:rsidRPr="00A52A8D" w:rsidRDefault="00A52A8D" w:rsidP="00A52A8D">
      <w:pPr>
        <w:numPr>
          <w:ilvl w:val="0"/>
          <w:numId w:val="1"/>
        </w:numPr>
      </w:pPr>
      <w:r w:rsidRPr="00A52A8D">
        <w:rPr>
          <w:b/>
          <w:bCs/>
        </w:rPr>
        <w:t xml:space="preserve">Databases: </w:t>
      </w:r>
      <w:proofErr w:type="spellStart"/>
      <w:r w:rsidRPr="00A52A8D">
        <w:t>MedLine</w:t>
      </w:r>
      <w:proofErr w:type="spellEnd"/>
      <w:r w:rsidRPr="00A52A8D">
        <w:t xml:space="preserve">, </w:t>
      </w:r>
      <w:proofErr w:type="spellStart"/>
      <w:r w:rsidRPr="00A52A8D">
        <w:t>EmBase</w:t>
      </w:r>
      <w:proofErr w:type="spellEnd"/>
      <w:r w:rsidRPr="00A52A8D">
        <w:t xml:space="preserve">, </w:t>
      </w:r>
      <w:proofErr w:type="spellStart"/>
      <w:r w:rsidRPr="00A52A8D">
        <w:t>PsychInfo</w:t>
      </w:r>
      <w:proofErr w:type="spellEnd"/>
      <w:r w:rsidRPr="00A52A8D">
        <w:t xml:space="preserve">, Web of Science, </w:t>
      </w:r>
      <w:proofErr w:type="spellStart"/>
      <w:r w:rsidRPr="00A52A8D">
        <w:t>EconLit</w:t>
      </w:r>
      <w:proofErr w:type="spellEnd"/>
      <w:r w:rsidRPr="00A52A8D">
        <w:t xml:space="preserve">, CINAHL. </w:t>
      </w:r>
    </w:p>
    <w:p w14:paraId="47E6CA48" w14:textId="77777777" w:rsidR="00A52A8D" w:rsidRPr="00A52A8D" w:rsidRDefault="00A52A8D" w:rsidP="00A52A8D">
      <w:pPr>
        <w:numPr>
          <w:ilvl w:val="0"/>
          <w:numId w:val="1"/>
        </w:numPr>
      </w:pPr>
      <w:r w:rsidRPr="00A52A8D">
        <w:rPr>
          <w:b/>
          <w:bCs/>
        </w:rPr>
        <w:t xml:space="preserve">Eligibility: </w:t>
      </w:r>
      <w:r w:rsidRPr="00A52A8D">
        <w:t xml:space="preserve">Peer-reviewed articles exploring impact of 1-day (or 24hr) versus 7-day (or weekly) recall periods. Both quantitative and qualitative studies included. </w:t>
      </w:r>
      <w:r w:rsidRPr="00A52A8D">
        <w:rPr>
          <w:b/>
          <w:bCs/>
          <w:i/>
          <w:iCs/>
        </w:rPr>
        <w:t xml:space="preserve">Exclusion Criteria: </w:t>
      </w:r>
      <w:r w:rsidRPr="00A52A8D">
        <w:t xml:space="preserve">Not including 1-day and 7-day comparison, paediatric sample. </w:t>
      </w:r>
    </w:p>
    <w:p w14:paraId="7BEB0D09" w14:textId="7B4AB786" w:rsidR="00A52A8D" w:rsidRPr="00A52A8D" w:rsidRDefault="00A52A8D" w:rsidP="00A52A8D">
      <w:pPr>
        <w:numPr>
          <w:ilvl w:val="0"/>
          <w:numId w:val="1"/>
        </w:numPr>
      </w:pPr>
      <w:r w:rsidRPr="00A52A8D">
        <w:rPr>
          <w:b/>
          <w:bCs/>
        </w:rPr>
        <w:t xml:space="preserve">Outcomes: </w:t>
      </w:r>
      <w:r w:rsidRPr="00A52A8D">
        <w:rPr>
          <w:b/>
          <w:bCs/>
          <w:i/>
          <w:iCs/>
        </w:rPr>
        <w:t xml:space="preserve">Qualitative studies: </w:t>
      </w:r>
      <w:r w:rsidRPr="00A52A8D">
        <w:t xml:space="preserve">Patient perspectives of recall period suitability obtained through interviews and focus groups will be synthesised into narrative form. </w:t>
      </w:r>
      <w:r w:rsidRPr="00A52A8D">
        <w:rPr>
          <w:b/>
          <w:bCs/>
          <w:i/>
          <w:iCs/>
        </w:rPr>
        <w:t xml:space="preserve">Quantitative studies: </w:t>
      </w:r>
      <w:r w:rsidRPr="00A52A8D">
        <w:t xml:space="preserve">Scores from PROMs with 1-day versus 7-day recall periods were compared to determine whether symptoms were reported differently. </w:t>
      </w:r>
    </w:p>
    <w:p w14:paraId="57E8C899" w14:textId="40A25FC3" w:rsidR="00A52A8D" w:rsidRPr="00A52A8D" w:rsidRDefault="00A52A8D" w:rsidP="00A52A8D">
      <w:pPr>
        <w:rPr>
          <w:b/>
          <w:bCs/>
        </w:rPr>
      </w:pPr>
      <w:r>
        <w:rPr>
          <w:b/>
          <w:bCs/>
        </w:rPr>
        <w:lastRenderedPageBreak/>
        <w:t>Results</w:t>
      </w:r>
    </w:p>
    <w:p w14:paraId="56ECA1B8" w14:textId="426A1E7D" w:rsidR="00A52A8D" w:rsidRDefault="00A52A8D" w:rsidP="00A52A8D">
      <w:r w:rsidRPr="00A52A8D">
        <w:t xml:space="preserve">Screening process (see Figure 1) identified </w:t>
      </w:r>
      <w:r w:rsidRPr="00A52A8D">
        <w:rPr>
          <w:b/>
          <w:bCs/>
        </w:rPr>
        <w:t xml:space="preserve">29 qualitative studies </w:t>
      </w:r>
      <w:r w:rsidRPr="00A52A8D">
        <w:t xml:space="preserve">for narrative synthesis and </w:t>
      </w:r>
      <w:r w:rsidRPr="00A52A8D">
        <w:rPr>
          <w:b/>
          <w:bCs/>
        </w:rPr>
        <w:t xml:space="preserve">27 quantitative studies </w:t>
      </w:r>
      <w:r w:rsidRPr="00A52A8D">
        <w:t xml:space="preserve">for data extraction (see </w:t>
      </w:r>
      <w:r w:rsidR="00A40E0A">
        <w:t>Appendix for</w:t>
      </w:r>
      <w:r w:rsidRPr="00A52A8D">
        <w:t xml:space="preserve"> full study listing).</w:t>
      </w:r>
    </w:p>
    <w:p w14:paraId="014E8711" w14:textId="0CC3ACED" w:rsidR="00C0349B" w:rsidRPr="00A52A8D" w:rsidRDefault="00C0349B" w:rsidP="00A52A8D">
      <w:r>
        <w:rPr>
          <w:noProof/>
        </w:rPr>
        <w:drawing>
          <wp:inline distT="0" distB="0" distL="0" distR="0" wp14:anchorId="49CDBB4A" wp14:editId="0B972385">
            <wp:extent cx="3004457" cy="4142953"/>
            <wp:effectExtent l="0" t="0" r="5715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014206" cy="41563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6D6C55" w14:textId="77777777" w:rsidR="00C0349B" w:rsidRPr="00C0349B" w:rsidRDefault="00C0349B" w:rsidP="00C0349B">
      <w:r w:rsidRPr="00C0349B">
        <w:rPr>
          <w:i/>
          <w:iCs/>
        </w:rPr>
        <w:t xml:space="preserve">Figure 1. </w:t>
      </w:r>
      <w:r w:rsidRPr="00C0349B">
        <w:t>PRISMA flow diagram of screening process.</w:t>
      </w:r>
    </w:p>
    <w:p w14:paraId="4C62A7BA" w14:textId="10A4ABCC" w:rsidR="00A52A8D" w:rsidRDefault="00A52A8D" w:rsidP="00A52A8D"/>
    <w:p w14:paraId="185F626A" w14:textId="3ACF073E" w:rsidR="00C0349B" w:rsidRPr="00C0349B" w:rsidRDefault="00C0349B" w:rsidP="00A52A8D">
      <w:pPr>
        <w:rPr>
          <w:b/>
          <w:bCs/>
          <w:i/>
          <w:iCs/>
        </w:rPr>
      </w:pPr>
      <w:r>
        <w:rPr>
          <w:b/>
          <w:bCs/>
          <w:i/>
          <w:iCs/>
        </w:rPr>
        <w:t>Preliminary Quantitative Findings</w:t>
      </w:r>
    </w:p>
    <w:p w14:paraId="1E36930C" w14:textId="77777777" w:rsidR="00C0349B" w:rsidRPr="00C0349B" w:rsidRDefault="00C0349B" w:rsidP="00C0349B">
      <w:r w:rsidRPr="00C0349B">
        <w:t>Preliminary results from 14 of the 27 quantitative studies identified (see Table 1) addressed a range of clinical domains and indicated:</w:t>
      </w:r>
    </w:p>
    <w:p w14:paraId="2EB3E437" w14:textId="77777777" w:rsidR="00C0349B" w:rsidRPr="00C0349B" w:rsidRDefault="00C0349B" w:rsidP="00C0349B">
      <w:pPr>
        <w:numPr>
          <w:ilvl w:val="0"/>
          <w:numId w:val="2"/>
        </w:numPr>
      </w:pPr>
      <w:r w:rsidRPr="00C0349B">
        <w:t>Weekly response &lt; maximum daily response for 6 studies (2, 3, 4, 5, 6, 7),</w:t>
      </w:r>
    </w:p>
    <w:p w14:paraId="2D19EFC0" w14:textId="77777777" w:rsidR="00490C4E" w:rsidRDefault="00C0349B" w:rsidP="00490C4E">
      <w:pPr>
        <w:numPr>
          <w:ilvl w:val="0"/>
          <w:numId w:val="2"/>
        </w:numPr>
        <w:sectPr w:rsidR="00490C4E" w:rsidSect="00D71356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C0349B">
        <w:t>Weekly response &gt; mean of daily response for 7 studies (1, 5, 6, 7, 9, 11, 14), not statistically different for 2 studies (4, 13), weekly response &lt; mean of daily response for 3 studies (8, 12, 15)</w:t>
      </w:r>
    </w:p>
    <w:p w14:paraId="25AAACB0" w14:textId="56E8693B" w:rsidR="00490C4E" w:rsidRPr="00490C4E" w:rsidRDefault="00490C4E" w:rsidP="00DF0B5C">
      <w:r w:rsidRPr="00490C4E">
        <w:rPr>
          <w:b/>
          <w:bCs/>
        </w:rPr>
        <w:lastRenderedPageBreak/>
        <w:t xml:space="preserve">Table 1. </w:t>
      </w:r>
      <w:r w:rsidRPr="00490C4E">
        <w:t>Comparison of 1-Day (or 24hr) versus 7-Day (or weekly) recalled symptom (</w:t>
      </w:r>
      <w:proofErr w:type="spellStart"/>
      <w:r w:rsidRPr="00490C4E">
        <w:t>Sx</w:t>
      </w:r>
      <w:proofErr w:type="spellEnd"/>
      <w:r w:rsidRPr="00490C4E">
        <w:t xml:space="preserve">) reports.  </w:t>
      </w:r>
    </w:p>
    <w:tbl>
      <w:tblPr>
        <w:tblW w:w="14591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436"/>
        <w:gridCol w:w="1255"/>
        <w:gridCol w:w="1418"/>
        <w:gridCol w:w="567"/>
        <w:gridCol w:w="1801"/>
        <w:gridCol w:w="2026"/>
        <w:gridCol w:w="4111"/>
        <w:gridCol w:w="2977"/>
      </w:tblGrid>
      <w:tr w:rsidR="00490C4E" w:rsidRPr="00490C4E" w14:paraId="0834A44E" w14:textId="77777777" w:rsidTr="00DF0B5C">
        <w:trPr>
          <w:trHeight w:val="841"/>
        </w:trPr>
        <w:tc>
          <w:tcPr>
            <w:tcW w:w="436" w:type="dxa"/>
            <w:tcBorders>
              <w:top w:val="single" w:sz="8" w:space="0" w:color="000000"/>
              <w:left w:val="single" w:sz="8" w:space="0" w:color="000000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1E644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#</w:t>
            </w:r>
          </w:p>
        </w:tc>
        <w:tc>
          <w:tcPr>
            <w:tcW w:w="1255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FB073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Clinical Area</w:t>
            </w:r>
          </w:p>
        </w:tc>
        <w:tc>
          <w:tcPr>
            <w:tcW w:w="1418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516F2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1</w:t>
            </w:r>
            <w:r w:rsidRPr="00490C4E">
              <w:rPr>
                <w:b/>
                <w:bCs/>
                <w:sz w:val="20"/>
                <w:szCs w:val="20"/>
                <w:vertAlign w:val="superscript"/>
              </w:rPr>
              <w:t>st</w:t>
            </w:r>
            <w:r w:rsidRPr="00490C4E">
              <w:rPr>
                <w:b/>
                <w:bCs/>
                <w:sz w:val="20"/>
                <w:szCs w:val="20"/>
              </w:rPr>
              <w:t xml:space="preserve"> Author, </w:t>
            </w:r>
          </w:p>
          <w:p w14:paraId="7421E37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Year</w:t>
            </w:r>
          </w:p>
        </w:tc>
        <w:tc>
          <w:tcPr>
            <w:tcW w:w="567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1F295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 xml:space="preserve">N </w:t>
            </w:r>
          </w:p>
        </w:tc>
        <w:tc>
          <w:tcPr>
            <w:tcW w:w="1801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81A69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 xml:space="preserve">1Day Recall Instrument </w:t>
            </w:r>
          </w:p>
          <w:p w14:paraId="21E0498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(Recall instruction)</w:t>
            </w:r>
          </w:p>
        </w:tc>
        <w:tc>
          <w:tcPr>
            <w:tcW w:w="2026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7221F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7Day Recall Instrument</w:t>
            </w:r>
          </w:p>
          <w:p w14:paraId="198D59E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(Recall instruction)</w:t>
            </w:r>
            <w:r w:rsidRPr="00490C4E">
              <w:rPr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4111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BF62C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Comparison</w:t>
            </w:r>
          </w:p>
        </w:tc>
        <w:tc>
          <w:tcPr>
            <w:tcW w:w="2977" w:type="dxa"/>
            <w:tcBorders>
              <w:top w:val="single" w:sz="8" w:space="0" w:color="000000"/>
              <w:left w:val="nil"/>
              <w:bottom w:val="single" w:sz="8" w:space="0" w:color="70AD47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vAlign w:val="center"/>
            <w:hideMark/>
          </w:tcPr>
          <w:p w14:paraId="6F3CBD3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Recall Period with Highest Symptom Severity</w:t>
            </w:r>
          </w:p>
        </w:tc>
      </w:tr>
      <w:tr w:rsidR="00490C4E" w:rsidRPr="00490C4E" w14:paraId="69B59774" w14:textId="77777777" w:rsidTr="00DF0B5C">
        <w:trPr>
          <w:trHeight w:val="1010"/>
        </w:trPr>
        <w:tc>
          <w:tcPr>
            <w:tcW w:w="436" w:type="dxa"/>
            <w:tcBorders>
              <w:top w:val="single" w:sz="8" w:space="0" w:color="70AD47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690016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</w:t>
            </w:r>
          </w:p>
        </w:tc>
        <w:tc>
          <w:tcPr>
            <w:tcW w:w="1255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D92A7A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ancer</w:t>
            </w:r>
          </w:p>
        </w:tc>
        <w:tc>
          <w:tcPr>
            <w:tcW w:w="1418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E37A13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ondon, </w:t>
            </w:r>
          </w:p>
          <w:p w14:paraId="772FAC9D" w14:textId="3D3ED460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20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Db25kb248L0F1dGhvcj48WWVhcj4yMDIwPC9ZZWFyPjxS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Db25kb248L0F1dGhvcj48WWVhcj4yMDIwPC9ZZWFyPjxS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6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AFDFEB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001</w:t>
            </w:r>
          </w:p>
        </w:tc>
        <w:tc>
          <w:tcPr>
            <w:tcW w:w="1801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D2294A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ROMIS-Physical Function </w:t>
            </w:r>
          </w:p>
          <w:p w14:paraId="32AE2F4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24 hrs”)</w:t>
            </w:r>
          </w:p>
        </w:tc>
        <w:tc>
          <w:tcPr>
            <w:tcW w:w="2026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F58717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ROMIS-Physical Function </w:t>
            </w:r>
          </w:p>
          <w:p w14:paraId="5F059E5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7597A38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oorer physical function reported for 24hr recall: Estimated daily vs weekly recall </w:t>
            </w:r>
            <w:proofErr w:type="gramStart"/>
            <w:r w:rsidRPr="00490C4E">
              <w:rPr>
                <w:sz w:val="20"/>
                <w:szCs w:val="20"/>
              </w:rPr>
              <w:t>mean(</w:t>
            </w:r>
            <w:proofErr w:type="gramEnd"/>
            <w:r w:rsidRPr="00490C4E">
              <w:rPr>
                <w:sz w:val="20"/>
                <w:szCs w:val="20"/>
              </w:rPr>
              <w:t>SE) = 40.5(0.78) vs. 40.3(0.78).</w:t>
            </w:r>
          </w:p>
        </w:tc>
        <w:tc>
          <w:tcPr>
            <w:tcW w:w="2977" w:type="dxa"/>
            <w:tcBorders>
              <w:top w:val="single" w:sz="8" w:space="0" w:color="70AD47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556A4A6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hysical function: Weekly &gt; mean of daily.</w:t>
            </w:r>
          </w:p>
        </w:tc>
      </w:tr>
      <w:tr w:rsidR="00490C4E" w:rsidRPr="00490C4E" w14:paraId="3E28C032" w14:textId="77777777" w:rsidTr="00DF0B5C">
        <w:trPr>
          <w:trHeight w:val="1515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8019E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B6E87D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ancer, </w:t>
            </w:r>
          </w:p>
          <w:p w14:paraId="4A5D08C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hemotherapy &amp;/or Radiotherapy Adverse Events (AEs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25DE47" w14:textId="71598DD4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Mendoza, 2017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NZW5kb3phPC9BdXRob3I+PFllYXI+MjAxNzwvWWVhcj48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NZW5kb3phPC9BdXRob3I+PFllYXI+MjAxNzwvWWVhcj48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7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DCD47E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27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74C110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atient-reported outcomes version of Common Terminology Criteria for Adverse Events </w:t>
            </w:r>
          </w:p>
          <w:p w14:paraId="0C35340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(PRO-CTCAE) </w:t>
            </w:r>
          </w:p>
          <w:p w14:paraId="701989C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(</w:t>
            </w:r>
            <w:r w:rsidRPr="00490C4E">
              <w:rPr>
                <w:i/>
                <w:iCs/>
                <w:sz w:val="20"/>
                <w:szCs w:val="20"/>
              </w:rPr>
              <w:t>“P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EC812C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RO-CTCAE </w:t>
            </w:r>
          </w:p>
          <w:p w14:paraId="7C84401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789AB0B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edian of differences showed weekly response to be 0.20 points less than average of maximum 24hr response on 5-point PRO-CTCAE scale.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617AC6C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ancer Tx AE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 xml:space="preserve">: Weekly </w:t>
            </w:r>
            <w:proofErr w:type="gramStart"/>
            <w:r w:rsidRPr="00490C4E">
              <w:rPr>
                <w:sz w:val="20"/>
                <w:szCs w:val="20"/>
              </w:rPr>
              <w:t>&lt;  maximum</w:t>
            </w:r>
            <w:proofErr w:type="gramEnd"/>
            <w:r w:rsidRPr="00490C4E">
              <w:rPr>
                <w:sz w:val="20"/>
                <w:szCs w:val="20"/>
              </w:rPr>
              <w:t xml:space="preserve"> daily</w:t>
            </w:r>
          </w:p>
        </w:tc>
      </w:tr>
      <w:tr w:rsidR="00490C4E" w:rsidRPr="00490C4E" w14:paraId="45F258C1" w14:textId="77777777" w:rsidTr="00DF0B5C">
        <w:trPr>
          <w:trHeight w:val="1010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C621A5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A98CC0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ancer, </w:t>
            </w:r>
          </w:p>
          <w:p w14:paraId="72D7F54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hemotherapy A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1E931E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Wood, </w:t>
            </w:r>
          </w:p>
          <w:p w14:paraId="4A2C6307" w14:textId="1256C494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5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Xb29kPC9BdXRob3I+PFllYXI+MjAxNTwvWWVhcj48UmVj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Xb29kPC9BdXRob3I+PFllYXI+MjAxNTwvWWVhcj48UmVj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8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3DFE3E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32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F36DF0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RO-CTCAE </w:t>
            </w:r>
          </w:p>
          <w:p w14:paraId="5716B54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D36602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RO-CTCAE </w:t>
            </w:r>
          </w:p>
          <w:p w14:paraId="4A13AAC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6F8C9D9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edian of differences showed weekly response to be 0.1 to 0.35 less than average of maximum 24hr response on 5-point PRO-CTCAE scale.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0086944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ancer Tx AE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 xml:space="preserve">: Weekly </w:t>
            </w:r>
            <w:proofErr w:type="gramStart"/>
            <w:r w:rsidRPr="00490C4E">
              <w:rPr>
                <w:sz w:val="20"/>
                <w:szCs w:val="20"/>
              </w:rPr>
              <w:t>&lt;  maximum</w:t>
            </w:r>
            <w:proofErr w:type="gramEnd"/>
            <w:r w:rsidRPr="00490C4E">
              <w:rPr>
                <w:sz w:val="20"/>
                <w:szCs w:val="20"/>
              </w:rPr>
              <w:t xml:space="preserve"> daily</w:t>
            </w:r>
          </w:p>
        </w:tc>
      </w:tr>
      <w:tr w:rsidR="00490C4E" w:rsidRPr="00490C4E" w14:paraId="6D59103E" w14:textId="77777777" w:rsidTr="00DF0B5C">
        <w:trPr>
          <w:trHeight w:val="1298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D43C77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C48265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ancer, </w:t>
            </w:r>
          </w:p>
          <w:p w14:paraId="66F429E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Brain Tumour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FF96421" w14:textId="67CA03C3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Armstrong, 2014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Bcm1zdHJvbmc8L0F1dGhvcj48WWVhcj4yMDE0PC9ZZWFy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Bcm1zdHJvbmc8L0F1dGhvcj48WWVhcj4yMDE0PC9ZZWFy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9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D83299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92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BDE88E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D Anderson Symptom Inventory -Brain Tumour (MSASI-BT) </w:t>
            </w:r>
          </w:p>
          <w:p w14:paraId="7335D41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317351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SASI-BT </w:t>
            </w:r>
          </w:p>
          <w:p w14:paraId="5C5CF4E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752BD5E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90% CI for difference between mean of 24hr vs </w:t>
            </w:r>
            <w:proofErr w:type="gramStart"/>
            <w:r w:rsidRPr="00490C4E">
              <w:rPr>
                <w:sz w:val="20"/>
                <w:szCs w:val="20"/>
              </w:rPr>
              <w:t>7 day</w:t>
            </w:r>
            <w:proofErr w:type="gramEnd"/>
            <w:r w:rsidRPr="00490C4E">
              <w:rPr>
                <w:sz w:val="20"/>
                <w:szCs w:val="20"/>
              </w:rPr>
              <w:t xml:space="preserve"> recall was [-0.28, -0.09] not statistically significant.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2DBAABA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Brain tumour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 xml:space="preserve">: weekly </w:t>
            </w:r>
            <w:proofErr w:type="gramStart"/>
            <w:r w:rsidRPr="00490C4E">
              <w:rPr>
                <w:sz w:val="20"/>
                <w:szCs w:val="20"/>
              </w:rPr>
              <w:t>statistically  equivalent</w:t>
            </w:r>
            <w:proofErr w:type="gramEnd"/>
            <w:r w:rsidRPr="00490C4E">
              <w:rPr>
                <w:sz w:val="20"/>
                <w:szCs w:val="20"/>
              </w:rPr>
              <w:t xml:space="preserve"> to mean of daily</w:t>
            </w:r>
          </w:p>
        </w:tc>
      </w:tr>
      <w:tr w:rsidR="00490C4E" w:rsidRPr="00490C4E" w14:paraId="24698CA7" w14:textId="77777777" w:rsidTr="00DF0B5C">
        <w:trPr>
          <w:trHeight w:val="1515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CD1192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CBEC61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hronic Obstructive Pulmonary Diseas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DC2EAF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Bennett, </w:t>
            </w:r>
          </w:p>
          <w:p w14:paraId="49BC50C2" w14:textId="5E309178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2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CZW5uZXR0PC9BdXRob3I+PFllYXI+MjAxMjwvWWVhcj48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CZW5uZXR0PC9BdXRob3I+PFllYXI+MjAxMjwvWWVhcj48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5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872EC3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01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DC7CE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Dypsnea Patient Diary (DPD) </w:t>
            </w:r>
          </w:p>
          <w:p w14:paraId="64B086F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day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337159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DPD </w:t>
            </w:r>
          </w:p>
          <w:p w14:paraId="5344037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7346D71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Weekly response &lt; maximum daily response (difference ranged from -0.23 to -0.40 and was nonzero; P&lt;0.001). </w:t>
            </w:r>
          </w:p>
          <w:p w14:paraId="7FB71AF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sponse &gt; mean of daily responses (difference ranged from 0.48 to 0.59 and was nonzero; P&lt;0.01).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2E91A4B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Dypsnea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>: Maximum daily &gt; weekly &gt; mean of daily</w:t>
            </w:r>
          </w:p>
        </w:tc>
      </w:tr>
      <w:tr w:rsidR="00490C4E" w:rsidRPr="00490C4E" w14:paraId="1E19EC92" w14:textId="77777777" w:rsidTr="00DF0B5C">
        <w:trPr>
          <w:trHeight w:val="1515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4599A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6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924F50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ystic Fibrosis (CF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9D931C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Bennett, </w:t>
            </w:r>
          </w:p>
          <w:p w14:paraId="4C57DA3B" w14:textId="62BC5369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0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CZW5uZXR0PC9BdXRob3I+PFllYXI+MjAxMDwvWWVhcj48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CZW5uZXR0PC9BdXRob3I+PFllYXI+MjAxMDwvWWVhcj48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4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15BDB6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38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BFCF3A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F Respiratory Symptom Diary </w:t>
            </w:r>
          </w:p>
          <w:p w14:paraId="521D3E5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Last 24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6EC76A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F Respiratory Symptom Diary </w:t>
            </w:r>
          </w:p>
          <w:p w14:paraId="7891AF1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L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07F753A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sponse &lt; maximum daily response (difference ranged from −0.15 to −0.52 and was non-zero; P&lt;0.01).</w:t>
            </w:r>
          </w:p>
          <w:p w14:paraId="365049F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sponse &gt; mean of daily response (difference ranged from 0.10 to 0.16 and was nonzero; P&lt;0.05).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41315F1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F Respiratory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>: Maximum daily &gt; weekly &gt; mean of daily</w:t>
            </w:r>
          </w:p>
        </w:tc>
      </w:tr>
      <w:tr w:rsidR="00490C4E" w:rsidRPr="00490C4E" w14:paraId="2B3F247E" w14:textId="77777777" w:rsidTr="00DF0B5C">
        <w:trPr>
          <w:trHeight w:val="1007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395502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lastRenderedPageBreak/>
              <w:t>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2304A4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Diabetes, Type 2 (T2D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19E271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Bennett, </w:t>
            </w:r>
          </w:p>
          <w:p w14:paraId="6B4D5D2A" w14:textId="2EF6867C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1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CZW5uZXR0PC9BdXRob3I+PFllYXI+MjAxMTwvWWVhcj48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CZW5uZXR0PC9BdXRob3I+PFllYXI+MjAxMTwvWWVhcj48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0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1FBF19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42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97120D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T2D Symptom Diary </w:t>
            </w:r>
          </w:p>
          <w:p w14:paraId="5405241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446F76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T2D Symptom Diary </w:t>
            </w:r>
          </w:p>
          <w:p w14:paraId="118DEAD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0C77B57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sponse &lt; maximum daily response (difference ranged from −0.32 to −0.61 and was non-zero; P&lt;0.01).</w:t>
            </w:r>
          </w:p>
          <w:p w14:paraId="677A65C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sponse &gt; mean of daily response (difference ranged from 0.16 to 0.77 and was nonzero; P&lt;0.05).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5D9EAC2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T2D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>: Maximum daily &gt; weekly &gt; mean of daily</w:t>
            </w:r>
          </w:p>
        </w:tc>
      </w:tr>
      <w:tr w:rsidR="00490C4E" w:rsidRPr="00490C4E" w14:paraId="38617AD6" w14:textId="77777777" w:rsidTr="00DF0B5C">
        <w:trPr>
          <w:trHeight w:val="834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067C4D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7F69E5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Multiple Sclerosi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B24E7E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Topp</w:t>
            </w:r>
            <w:proofErr w:type="spellEnd"/>
            <w:r w:rsidRPr="00490C4E">
              <w:rPr>
                <w:sz w:val="20"/>
                <w:szCs w:val="20"/>
              </w:rPr>
              <w:t xml:space="preserve">, </w:t>
            </w:r>
          </w:p>
          <w:p w14:paraId="01E0D479" w14:textId="14666FB1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9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Ub3BwPC9BdXRob3I+PFllYXI+MjAxOTwvWWVhcj48UmVj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Ub3BwPC9BdXRob3I+PFllYXI+MjAxOTwvWWVhcj48UmVj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1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943D3B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50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A1ED2D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Short Form-6 Dimension (SF-6)</w:t>
            </w:r>
          </w:p>
          <w:p w14:paraId="7B8ADF5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9A6DBA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SF-6</w:t>
            </w:r>
          </w:p>
          <w:p w14:paraId="314587C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5376F5F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sponse &lt; mean of daily response [week M(SD) = 0.70(0.12), day M(SD) =0.74(0.12)], difference was nonzero; P&lt;0.001.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15C8188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S </w:t>
            </w:r>
            <w:proofErr w:type="spellStart"/>
            <w:r w:rsidRPr="00490C4E">
              <w:rPr>
                <w:sz w:val="20"/>
                <w:szCs w:val="20"/>
              </w:rPr>
              <w:t>HrQoL</w:t>
            </w:r>
            <w:proofErr w:type="spellEnd"/>
            <w:r w:rsidRPr="00490C4E">
              <w:rPr>
                <w:sz w:val="20"/>
                <w:szCs w:val="20"/>
              </w:rPr>
              <w:t>: Weekly &lt; mean of daily</w:t>
            </w:r>
          </w:p>
        </w:tc>
      </w:tr>
      <w:tr w:rsidR="00490C4E" w:rsidRPr="00490C4E" w14:paraId="146F839C" w14:textId="77777777" w:rsidTr="00DF0B5C">
        <w:trPr>
          <w:trHeight w:val="834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EB2396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650560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Osteoarthriti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301BDFC" w14:textId="4030CAE8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Broderick, 2013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Ccm9kZXJpY2s8L0F1dGhvcj48WWVhcj4yMDEzPC9ZZWFy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Ccm9kZXJpY2s8L0F1dGhvcj48WWVhcj4yMDEzPC9ZZWFy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2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4E24C2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98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8906BA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ROMIS-SF</w:t>
            </w:r>
          </w:p>
          <w:p w14:paraId="377FC13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Last day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B23132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ROMIS-Computer Adaptive Testing (CAT)</w:t>
            </w:r>
          </w:p>
          <w:p w14:paraId="4BA261E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2F93F27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Weekly response &gt; mean of daily response for pain intensity [5.62(1.9) vs. 5.41(1.8)], pain interference [61(6.4) vs. 59.0(6.1)], fatigue [56.9(7.9) vs. 53.9(8.9)], physical functioning [37.5(6.7) vs. 37.0(6.5)].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59C923C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ain intensity, interference, fatigue &amp; physical functioning: weekly &gt; mean of daily </w:t>
            </w:r>
          </w:p>
        </w:tc>
      </w:tr>
      <w:tr w:rsidR="00490C4E" w:rsidRPr="00490C4E" w14:paraId="56A49D59" w14:textId="77777777" w:rsidTr="00DF0B5C">
        <w:trPr>
          <w:trHeight w:val="834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518AF1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F02FB9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ain </w:t>
            </w:r>
          </w:p>
          <w:p w14:paraId="607BE7E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(nononcologic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C7CDE3E" w14:textId="79FBA686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de Andres, 2015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kZSBBbmRyZXMgQXJlczwvQXV0aG9yPjxZZWFyPjIwMTU8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kZSBBbmRyZXMgQXJlczwvQXV0aG9yPjxZZWFyPjIwMTU8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3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D66A90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698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66EFD0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Brief Pain Inventory (BPI)-Short Form </w:t>
            </w:r>
            <w:r w:rsidRPr="00490C4E">
              <w:rPr>
                <w:sz w:val="20"/>
                <w:szCs w:val="20"/>
              </w:rPr>
              <w:br/>
            </w:r>
            <w:r w:rsidRPr="00490C4E">
              <w:rPr>
                <w:i/>
                <w:iCs/>
                <w:sz w:val="20"/>
                <w:szCs w:val="20"/>
              </w:rPr>
              <w:t>(“P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AED078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BPI-Long Form </w:t>
            </w:r>
          </w:p>
          <w:p w14:paraId="72476D2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week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3934907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Intraclass Correlation (95% CIs) between weekly and daily responses were 0.946 (0.938 to 0.954) for pain severity and 0.929 (0.919 to 0.939) for pain interference.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30982BA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ain interference &amp; intensity: </w:t>
            </w:r>
          </w:p>
          <w:p w14:paraId="58D0A05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statistically equivalent to mean of daily</w:t>
            </w:r>
          </w:p>
        </w:tc>
      </w:tr>
      <w:tr w:rsidR="00490C4E" w:rsidRPr="00490C4E" w14:paraId="07A8A908" w14:textId="77777777" w:rsidTr="00DF0B5C">
        <w:trPr>
          <w:trHeight w:val="834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435347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82A06C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ain intensity</w:t>
            </w:r>
          </w:p>
          <w:p w14:paraId="4F53DD4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(</w:t>
            </w:r>
            <w:proofErr w:type="gramStart"/>
            <w:r w:rsidRPr="00490C4E">
              <w:rPr>
                <w:sz w:val="20"/>
                <w:szCs w:val="20"/>
              </w:rPr>
              <w:t>whiplash</w:t>
            </w:r>
            <w:proofErr w:type="gramEnd"/>
            <w:r w:rsidRPr="00490C4E">
              <w:rPr>
                <w:sz w:val="20"/>
                <w:szCs w:val="20"/>
              </w:rPr>
              <w:t>-related neck pain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F5DFCA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Kamper</w:t>
            </w:r>
            <w:proofErr w:type="spellEnd"/>
            <w:r w:rsidRPr="00490C4E">
              <w:rPr>
                <w:sz w:val="20"/>
                <w:szCs w:val="20"/>
              </w:rPr>
              <w:t xml:space="preserve">, </w:t>
            </w:r>
          </w:p>
          <w:p w14:paraId="33B3AF60" w14:textId="4E19D44D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5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LYW1wZXI8L0F1dGhvcj48WWVhcj4yMDE1PC9ZZWFyPjxS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LYW1wZXI8L0F1dGhvcj48WWVhcj4yMDE1PC9ZZWFyPjxS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4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F5BBBA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46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D3A13D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0-item Numerical Rating Scale (NRS)</w:t>
            </w:r>
          </w:p>
          <w:p w14:paraId="4816E3D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L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1304BD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0-item NRS</w:t>
            </w:r>
          </w:p>
          <w:p w14:paraId="24DA0D3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Last week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5C399A7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sponse &gt; mean of daily response [week M(SD) = 57.6(19.8), day M(SD) =51.5(20.4)], difference was nonzero; P&lt;0.01.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28E8D7B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ain intensity: Weekly &gt; mean of daily</w:t>
            </w:r>
          </w:p>
        </w:tc>
      </w:tr>
      <w:tr w:rsidR="00490C4E" w:rsidRPr="00490C4E" w14:paraId="20EC8F34" w14:textId="77777777" w:rsidTr="00DF0B5C">
        <w:trPr>
          <w:trHeight w:val="834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C693CB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C4A59A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soriasi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B5D046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Topp</w:t>
            </w:r>
            <w:proofErr w:type="spellEnd"/>
            <w:r w:rsidRPr="00490C4E">
              <w:rPr>
                <w:sz w:val="20"/>
                <w:szCs w:val="20"/>
              </w:rPr>
              <w:t xml:space="preserve">, </w:t>
            </w:r>
          </w:p>
          <w:p w14:paraId="6A7E9C83" w14:textId="1C8BE1FA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9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Ub3BwPC9BdXRob3I+PFllYXI+MjAxOTwvWWVhcj48UmVj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Ub3BwPC9BdXRob3I+PFllYXI+MjAxOTwvWWVhcj48UmVj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1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647375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50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521DD3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Short Form-6 Dimension (SF-6)</w:t>
            </w:r>
          </w:p>
          <w:p w14:paraId="3F30691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F3B5BB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SF-6</w:t>
            </w:r>
          </w:p>
          <w:p w14:paraId="633B1BB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6DA3A60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sponse &lt; mean of daily response [week M(SD) = 0.70(0.13), day M(SD) =0.73(0.14)], difference was nonzero; P&lt;0.001.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3A2462B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soriasis </w:t>
            </w:r>
            <w:proofErr w:type="spellStart"/>
            <w:r w:rsidRPr="00490C4E">
              <w:rPr>
                <w:sz w:val="20"/>
                <w:szCs w:val="20"/>
              </w:rPr>
              <w:t>HrQoL</w:t>
            </w:r>
            <w:proofErr w:type="spellEnd"/>
            <w:r w:rsidRPr="00490C4E">
              <w:rPr>
                <w:sz w:val="20"/>
                <w:szCs w:val="20"/>
              </w:rPr>
              <w:t>: Weekly &lt; mean of daily</w:t>
            </w:r>
          </w:p>
        </w:tc>
      </w:tr>
      <w:tr w:rsidR="00490C4E" w:rsidRPr="00490C4E" w14:paraId="0B8432A4" w14:textId="77777777" w:rsidTr="00DF0B5C">
        <w:trPr>
          <w:trHeight w:val="834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E3E8D9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0CBA41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soriasi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F61E67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athias, </w:t>
            </w:r>
          </w:p>
          <w:p w14:paraId="39D2FEE1" w14:textId="6BB5A88B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6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NYXRoaWFzPC9BdXRob3I+PFllYXI+MjAxNjwvWWVhcj48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NYXRoaWFzPC9BdXRob3I+PFllYXI+MjAxNjwvWWVhcj48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5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88D88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06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2E878C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soriasis Symptoms &amp; Signs Diary (PSSD)</w:t>
            </w:r>
          </w:p>
          <w:p w14:paraId="7B6D74B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124040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SSD</w:t>
            </w:r>
          </w:p>
          <w:p w14:paraId="4DBA345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7B77AEB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Intraclass Correlation (95% CIs) between weekly and daily responses ranged from 0.953 to 0.957.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3977C2D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soriasis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 xml:space="preserve">: </w:t>
            </w:r>
          </w:p>
          <w:p w14:paraId="427B33E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statistically equivalent to mean of daily</w:t>
            </w:r>
          </w:p>
        </w:tc>
      </w:tr>
      <w:tr w:rsidR="00490C4E" w:rsidRPr="00490C4E" w14:paraId="65DDAE7C" w14:textId="77777777" w:rsidTr="00DF0B5C">
        <w:trPr>
          <w:trHeight w:val="758"/>
        </w:trPr>
        <w:tc>
          <w:tcPr>
            <w:tcW w:w="436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99776B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2B36DE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General Populat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8D168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ondon, </w:t>
            </w:r>
          </w:p>
          <w:p w14:paraId="07A7305D" w14:textId="07621D4C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20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Db25kb248L0F1dGhvcj48WWVhcj4yMDIwPC9ZZWFyPjxS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Db25kb248L0F1dGhvcj48WWVhcj4yMDIwPC9ZZWFyPjxS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6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3F70D0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399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7BC2DB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ROMIS-Physical Function</w:t>
            </w:r>
          </w:p>
          <w:p w14:paraId="7933CE8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387F31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ROMIS-Physical Function</w:t>
            </w:r>
          </w:p>
          <w:p w14:paraId="218529D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Past 7 days”)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0CA32CA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Weekly response &lt; Poorer physical function reported for 24hr recall: Estimated daily vs weekly recall </w:t>
            </w:r>
            <w:proofErr w:type="gramStart"/>
            <w:r w:rsidRPr="00490C4E">
              <w:rPr>
                <w:sz w:val="20"/>
                <w:szCs w:val="20"/>
              </w:rPr>
              <w:t>mean(</w:t>
            </w:r>
            <w:proofErr w:type="gramEnd"/>
            <w:r w:rsidRPr="00490C4E">
              <w:rPr>
                <w:sz w:val="20"/>
                <w:szCs w:val="20"/>
              </w:rPr>
              <w:t>SE) = 45(0.82) vs. 44.1(0.82).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6AF576D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hysical function: Weekly &gt; mean of daily.</w:t>
            </w:r>
          </w:p>
        </w:tc>
      </w:tr>
      <w:tr w:rsidR="00490C4E" w:rsidRPr="00490C4E" w14:paraId="4A818A5D" w14:textId="77777777" w:rsidTr="00DF0B5C">
        <w:trPr>
          <w:trHeight w:val="977"/>
        </w:trPr>
        <w:tc>
          <w:tcPr>
            <w:tcW w:w="436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47BBFD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5</w:t>
            </w:r>
          </w:p>
        </w:tc>
        <w:tc>
          <w:tcPr>
            <w:tcW w:w="125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A7C3B9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General Population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B0682B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Walentynowicz</w:t>
            </w:r>
            <w:proofErr w:type="spellEnd"/>
            <w:r w:rsidRPr="00490C4E">
              <w:rPr>
                <w:sz w:val="20"/>
                <w:szCs w:val="20"/>
              </w:rPr>
              <w:t xml:space="preserve">, </w:t>
            </w:r>
          </w:p>
          <w:p w14:paraId="33D29508" w14:textId="1F0853D9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8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XYWxlbnR5bm93aWN6PC9BdXRob3I+PFllYXI+MjAxODwv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XYWxlbnR5bm93aWN6PC9BdXRob3I+PFllYXI+MjAxODwv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6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0AC1DD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469</w:t>
            </w:r>
          </w:p>
        </w:tc>
        <w:tc>
          <w:tcPr>
            <w:tcW w:w="18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602657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Emotional Experience Ratings </w:t>
            </w:r>
          </w:p>
          <w:p w14:paraId="34FBCA0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Last 24 hrs”)</w:t>
            </w:r>
          </w:p>
        </w:tc>
        <w:tc>
          <w:tcPr>
            <w:tcW w:w="20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A81ED5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Emotional Experience Ratings </w:t>
            </w:r>
          </w:p>
          <w:p w14:paraId="257B266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i/>
                <w:iCs/>
                <w:sz w:val="20"/>
                <w:szCs w:val="20"/>
              </w:rPr>
              <w:t>(“Last week”)</w:t>
            </w:r>
          </w:p>
        </w:tc>
        <w:tc>
          <w:tcPr>
            <w:tcW w:w="411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57" w:type="dxa"/>
            </w:tcMar>
            <w:hideMark/>
          </w:tcPr>
          <w:p w14:paraId="007D2AA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sponse &lt; mean of daily response for sad (0.06 vs. 0.046), anxious (0.117 vs. 0.187), pain (0.054 vs. 0.110), stress (0.072 vs. 0.108).</w:t>
            </w:r>
          </w:p>
          <w:p w14:paraId="5CDA8F2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Weekly response &gt; mean of daily response for calm (-0.086 vs. -0.251). 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47B2AB6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Sadness, anxiety, pain, and stress:</w:t>
            </w:r>
          </w:p>
          <w:p w14:paraId="2C656FD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&lt; mean of daily</w:t>
            </w:r>
          </w:p>
        </w:tc>
      </w:tr>
    </w:tbl>
    <w:p w14:paraId="2CE985FA" w14:textId="77777777" w:rsidR="00490C4E" w:rsidRDefault="00490C4E" w:rsidP="00A52A8D"/>
    <w:p w14:paraId="2C219FE9" w14:textId="77777777" w:rsidR="00490C4E" w:rsidRDefault="00490C4E">
      <w:pPr>
        <w:spacing w:line="240" w:lineRule="auto"/>
        <w:sectPr w:rsidR="00490C4E" w:rsidSect="00DF0B5C">
          <w:pgSz w:w="16840" w:h="11900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35F8559E" w14:textId="0D1F0254" w:rsidR="00490C4E" w:rsidRPr="00490C4E" w:rsidRDefault="00490C4E" w:rsidP="00DF0B5C">
      <w:pPr>
        <w:rPr>
          <w:b/>
          <w:bCs/>
          <w:i/>
          <w:iCs/>
        </w:rPr>
      </w:pPr>
      <w:r>
        <w:rPr>
          <w:b/>
          <w:bCs/>
          <w:i/>
          <w:iCs/>
        </w:rPr>
        <w:lastRenderedPageBreak/>
        <w:t>Preliminary Qualitative Findings</w:t>
      </w:r>
    </w:p>
    <w:p w14:paraId="2A63167F" w14:textId="79A8FBD2" w:rsidR="00490C4E" w:rsidRDefault="00490C4E" w:rsidP="00DF0B5C">
      <w:r w:rsidRPr="00490C4E">
        <w:t>Preliminary results for 10 of the 29 qualitative studies identified are presented in Table 2.</w:t>
      </w:r>
    </w:p>
    <w:p w14:paraId="62D1A70A" w14:textId="20021F4C" w:rsidR="00490C4E" w:rsidRDefault="00490C4E" w:rsidP="00DF0B5C"/>
    <w:p w14:paraId="621D09AD" w14:textId="77777777" w:rsidR="00490C4E" w:rsidRDefault="00490C4E" w:rsidP="00490C4E">
      <w:pPr>
        <w:spacing w:line="240" w:lineRule="auto"/>
        <w:rPr>
          <w:b/>
          <w:bCs/>
        </w:rPr>
        <w:sectPr w:rsidR="00490C4E" w:rsidSect="00D71356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777771F9" w14:textId="783D48C1" w:rsidR="00490C4E" w:rsidRPr="00490C4E" w:rsidRDefault="00490C4E" w:rsidP="00490C4E">
      <w:pPr>
        <w:spacing w:line="240" w:lineRule="auto"/>
      </w:pPr>
      <w:r w:rsidRPr="00490C4E">
        <w:rPr>
          <w:b/>
          <w:bCs/>
        </w:rPr>
        <w:lastRenderedPageBreak/>
        <w:t xml:space="preserve">Table 2. </w:t>
      </w:r>
      <w:r w:rsidRPr="00490C4E">
        <w:t xml:space="preserve">Qualitative studies of recall duration appropriateness.  </w:t>
      </w:r>
    </w:p>
    <w:tbl>
      <w:tblPr>
        <w:tblW w:w="14732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400"/>
        <w:gridCol w:w="1354"/>
        <w:gridCol w:w="1071"/>
        <w:gridCol w:w="709"/>
        <w:gridCol w:w="2126"/>
        <w:gridCol w:w="2127"/>
        <w:gridCol w:w="6945"/>
      </w:tblGrid>
      <w:tr w:rsidR="00014828" w:rsidRPr="00490C4E" w14:paraId="6F6B44F1" w14:textId="77777777" w:rsidTr="00DF0B5C">
        <w:trPr>
          <w:trHeight w:val="967"/>
        </w:trPr>
        <w:tc>
          <w:tcPr>
            <w:tcW w:w="400" w:type="dxa"/>
            <w:tcBorders>
              <w:top w:val="single" w:sz="8" w:space="0" w:color="000000"/>
              <w:left w:val="single" w:sz="8" w:space="0" w:color="000000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DD723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#</w:t>
            </w:r>
          </w:p>
        </w:tc>
        <w:tc>
          <w:tcPr>
            <w:tcW w:w="1354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74754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Clinical Area</w:t>
            </w:r>
          </w:p>
        </w:tc>
        <w:tc>
          <w:tcPr>
            <w:tcW w:w="1071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C362C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1</w:t>
            </w:r>
            <w:r w:rsidRPr="00490C4E">
              <w:rPr>
                <w:b/>
                <w:bCs/>
                <w:sz w:val="20"/>
                <w:szCs w:val="20"/>
                <w:vertAlign w:val="superscript"/>
              </w:rPr>
              <w:t>st</w:t>
            </w:r>
            <w:r w:rsidRPr="00490C4E">
              <w:rPr>
                <w:b/>
                <w:bCs/>
                <w:sz w:val="20"/>
                <w:szCs w:val="20"/>
              </w:rPr>
              <w:t xml:space="preserve"> Author, </w:t>
            </w:r>
          </w:p>
          <w:p w14:paraId="5AB16B8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Year</w:t>
            </w:r>
          </w:p>
        </w:tc>
        <w:tc>
          <w:tcPr>
            <w:tcW w:w="709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76B77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 xml:space="preserve">N </w:t>
            </w:r>
          </w:p>
        </w:tc>
        <w:tc>
          <w:tcPr>
            <w:tcW w:w="2126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6A1F0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Instrument</w:t>
            </w:r>
          </w:p>
        </w:tc>
        <w:tc>
          <w:tcPr>
            <w:tcW w:w="2127" w:type="dxa"/>
            <w:tcBorders>
              <w:top w:val="single" w:sz="8" w:space="0" w:color="000000"/>
              <w:left w:val="nil"/>
              <w:bottom w:val="single" w:sz="8" w:space="0" w:color="70AD47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347F7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Metho</w:t>
            </w:r>
            <w:r w:rsidRPr="00490C4E">
              <w:rPr>
                <w:sz w:val="20"/>
                <w:szCs w:val="20"/>
              </w:rPr>
              <w:t>d</w:t>
            </w:r>
          </w:p>
        </w:tc>
        <w:tc>
          <w:tcPr>
            <w:tcW w:w="6945" w:type="dxa"/>
            <w:tcBorders>
              <w:top w:val="single" w:sz="8" w:space="0" w:color="000000"/>
              <w:left w:val="nil"/>
              <w:bottom w:val="single" w:sz="8" w:space="0" w:color="70AD47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vAlign w:val="center"/>
            <w:hideMark/>
          </w:tcPr>
          <w:p w14:paraId="6F0A0B9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b/>
                <w:bCs/>
                <w:sz w:val="20"/>
                <w:szCs w:val="20"/>
              </w:rPr>
              <w:t>Key Finding</w:t>
            </w:r>
          </w:p>
        </w:tc>
      </w:tr>
      <w:tr w:rsidR="00014828" w:rsidRPr="00490C4E" w14:paraId="423D15D0" w14:textId="77777777" w:rsidTr="00DF0B5C">
        <w:trPr>
          <w:trHeight w:val="967"/>
        </w:trPr>
        <w:tc>
          <w:tcPr>
            <w:tcW w:w="400" w:type="dxa"/>
            <w:tcBorders>
              <w:top w:val="single" w:sz="8" w:space="0" w:color="70AD47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140CE7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</w:t>
            </w:r>
          </w:p>
        </w:tc>
        <w:tc>
          <w:tcPr>
            <w:tcW w:w="1354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E3D308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Eczema</w:t>
            </w:r>
          </w:p>
        </w:tc>
        <w:tc>
          <w:tcPr>
            <w:tcW w:w="1071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C7C671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Gabes</w:t>
            </w:r>
            <w:proofErr w:type="spellEnd"/>
            <w:r w:rsidRPr="00490C4E">
              <w:rPr>
                <w:sz w:val="20"/>
                <w:szCs w:val="20"/>
              </w:rPr>
              <w:t xml:space="preserve">, </w:t>
            </w:r>
          </w:p>
          <w:p w14:paraId="4B8BC8D7" w14:textId="230B16B1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21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HYWJlczwvQXV0aG9yPjxZZWFyPjIwMjE8L1llYXI+PFJl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HYWJlczwvQXV0aG9yPjxZZWFyPjIwMjE8L1llYXI+PFJl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7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CA4BC7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7</w:t>
            </w:r>
          </w:p>
        </w:tc>
        <w:tc>
          <w:tcPr>
            <w:tcW w:w="2126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6E0063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Recap of Atopic Eczema (RECAP)</w:t>
            </w:r>
          </w:p>
        </w:tc>
        <w:tc>
          <w:tcPr>
            <w:tcW w:w="2127" w:type="dxa"/>
            <w:tcBorders>
              <w:top w:val="single" w:sz="8" w:space="0" w:color="70AD47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B5A462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ognitive interviewing “think aloud” technique</w:t>
            </w:r>
          </w:p>
        </w:tc>
        <w:tc>
          <w:tcPr>
            <w:tcW w:w="6945" w:type="dxa"/>
            <w:tcBorders>
              <w:top w:val="single" w:sz="8" w:space="0" w:color="70AD47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1142943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Weekly recall considered appropriate by 91% of sample, but “last week” changed to “last 7 days” for added clarity.</w:t>
            </w:r>
          </w:p>
        </w:tc>
      </w:tr>
      <w:tr w:rsidR="00014828" w:rsidRPr="00490C4E" w14:paraId="26245E66" w14:textId="77777777" w:rsidTr="00DF0B5C">
        <w:trPr>
          <w:trHeight w:val="1289"/>
        </w:trPr>
        <w:tc>
          <w:tcPr>
            <w:tcW w:w="40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C7AB4D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A79562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hronic Hypersensitivity Pneumonitis (CHP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BEA13A5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Aronson, </w:t>
            </w:r>
          </w:p>
          <w:p w14:paraId="4E006ABF" w14:textId="437D1BD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21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Bcm9uc29uPC9BdXRob3I+PFllYXI+MjAyMTwvWWVhcj48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Bcm9uc29uPC9BdXRob3I+PFllYXI+MjAyMTwvWWVhcj48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8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10BF80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336174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HP–</w:t>
            </w:r>
            <w:proofErr w:type="spellStart"/>
            <w:r w:rsidRPr="00490C4E">
              <w:rPr>
                <w:sz w:val="20"/>
                <w:szCs w:val="20"/>
              </w:rPr>
              <w:t>HrQoL</w:t>
            </w:r>
            <w:proofErr w:type="spellEnd"/>
            <w:r w:rsidRPr="00490C4E">
              <w:rPr>
                <w:sz w:val="20"/>
                <w:szCs w:val="20"/>
              </w:rPr>
              <w:t xml:space="preserve"> Questionnaire 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D28D61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oncept elicitation</w:t>
            </w:r>
          </w:p>
        </w:tc>
        <w:tc>
          <w:tcPr>
            <w:tcW w:w="6945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72AB067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Patients preferred 4week recall </w:t>
            </w:r>
            <w:proofErr w:type="gramStart"/>
            <w:r w:rsidRPr="00490C4E">
              <w:rPr>
                <w:sz w:val="20"/>
                <w:szCs w:val="20"/>
              </w:rPr>
              <w:t>to reflect</w:t>
            </w:r>
            <w:proofErr w:type="gramEnd"/>
            <w:r w:rsidRPr="00490C4E">
              <w:rPr>
                <w:sz w:val="20"/>
                <w:szCs w:val="20"/>
              </w:rPr>
              <w:t xml:space="preserve"> upon experiences (social events, visits with family, travel) asked about in the instrument. </w:t>
            </w:r>
          </w:p>
        </w:tc>
      </w:tr>
      <w:tr w:rsidR="00014828" w:rsidRPr="00490C4E" w14:paraId="1CEEF24C" w14:textId="77777777" w:rsidTr="00DF0B5C">
        <w:trPr>
          <w:trHeight w:val="1289"/>
        </w:trPr>
        <w:tc>
          <w:tcPr>
            <w:tcW w:w="40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C462E1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B62392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yelodysplastic Syndromes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237C4D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Trudeau, </w:t>
            </w:r>
          </w:p>
          <w:p w14:paraId="4086677C" w14:textId="5188C3CD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20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UcnVkZWF1PC9BdXRob3I+PFllYXI+MjAyMDwvWWVhcj48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UcnVkZWF1PC9BdXRob3I+PFllYXI+MjAyMDwvWWVhcj48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19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F3CC68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99A0C8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Functional Assessment of Cancer Therapy -</w:t>
            </w:r>
            <w:proofErr w:type="spellStart"/>
            <w:r w:rsidRPr="00490C4E">
              <w:rPr>
                <w:sz w:val="20"/>
                <w:szCs w:val="20"/>
              </w:rPr>
              <w:t>Anemia</w:t>
            </w:r>
            <w:proofErr w:type="spellEnd"/>
            <w:r w:rsidRPr="00490C4E">
              <w:rPr>
                <w:sz w:val="20"/>
                <w:szCs w:val="20"/>
              </w:rPr>
              <w:t xml:space="preserve"> </w:t>
            </w:r>
          </w:p>
          <w:p w14:paraId="05DE7F5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&amp; Quality of Life in Myelodysplasia </w:t>
            </w:r>
            <w:proofErr w:type="spellStart"/>
            <w:r w:rsidRPr="00490C4E">
              <w:rPr>
                <w:sz w:val="20"/>
                <w:szCs w:val="20"/>
              </w:rPr>
              <w:t>Sclae</w:t>
            </w:r>
            <w:proofErr w:type="spellEnd"/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3C700B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oncept elicitation &amp; cognitive debriefing</w:t>
            </w:r>
          </w:p>
        </w:tc>
        <w:tc>
          <w:tcPr>
            <w:tcW w:w="6945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447378D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7-day recall period appropriate but may not be broad enough to cover transfusion cycles</w:t>
            </w:r>
          </w:p>
        </w:tc>
      </w:tr>
      <w:tr w:rsidR="00014828" w:rsidRPr="00490C4E" w14:paraId="79E472F4" w14:textId="77777777" w:rsidTr="00DF0B5C">
        <w:trPr>
          <w:trHeight w:val="967"/>
        </w:trPr>
        <w:tc>
          <w:tcPr>
            <w:tcW w:w="40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5D2179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4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7DED3D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Hematological</w:t>
            </w:r>
            <w:proofErr w:type="spellEnd"/>
            <w:r w:rsidRPr="00490C4E">
              <w:rPr>
                <w:sz w:val="20"/>
                <w:szCs w:val="20"/>
              </w:rPr>
              <w:t xml:space="preserve"> Malignancy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A72BC58" w14:textId="4E81FDA9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Goswami, 2020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Hb3N3YW1pPC9BdXRob3I+PFllYXI+MjAyMDwvWWVhcj48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Hb3N3YW1pPC9BdXRob3I+PFllYXI+MjAyMDwvWWVhcj48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20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EB06DD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6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1736E5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Hematological</w:t>
            </w:r>
            <w:proofErr w:type="spellEnd"/>
            <w:r w:rsidRPr="00490C4E">
              <w:rPr>
                <w:sz w:val="20"/>
                <w:szCs w:val="20"/>
              </w:rPr>
              <w:t xml:space="preserve"> Malignancy Specific PROM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45D864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Content analysis of semi-structured interviews. </w:t>
            </w:r>
          </w:p>
        </w:tc>
        <w:tc>
          <w:tcPr>
            <w:tcW w:w="6945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42F631E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ost patients preferred today (65%) to last week (24%) for impact recall, but preferred week (21%) over today (6%) for signs and symptoms recall. </w:t>
            </w:r>
          </w:p>
        </w:tc>
      </w:tr>
      <w:tr w:rsidR="00014828" w:rsidRPr="00490C4E" w14:paraId="6CC8C8D1" w14:textId="77777777" w:rsidTr="00DF0B5C">
        <w:trPr>
          <w:trHeight w:val="1289"/>
        </w:trPr>
        <w:tc>
          <w:tcPr>
            <w:tcW w:w="40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C1B0243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5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332957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Type 1 Diabetes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69DAB63" w14:textId="6C36349E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Ernstsson</w:t>
            </w:r>
            <w:proofErr w:type="spellEnd"/>
            <w:r w:rsidRPr="00490C4E">
              <w:rPr>
                <w:sz w:val="20"/>
                <w:szCs w:val="20"/>
              </w:rPr>
              <w:t>, 2020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Fcm5zdHNzb248L0F1dGhvcj48WWVhcj4yMDIwPC9ZZWFy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Fcm5zdHNzb248L0F1dGhvcj48WWVhcj4yMDIwPC9ZZWFy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21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9C4B9A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B13EAF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EQ-5D-5L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62A5D7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ognitive interviewing “think aloud” technique</w:t>
            </w:r>
          </w:p>
        </w:tc>
        <w:tc>
          <w:tcPr>
            <w:tcW w:w="6945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224FDC7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Although instruction to consider “your health today” was noticed, responses were based on the typical or usual health state while temporary health problems were mostly overlooked. </w:t>
            </w:r>
          </w:p>
        </w:tc>
      </w:tr>
      <w:tr w:rsidR="00014828" w:rsidRPr="00490C4E" w14:paraId="6587BF37" w14:textId="77777777" w:rsidTr="00DF0B5C">
        <w:trPr>
          <w:trHeight w:val="967"/>
        </w:trPr>
        <w:tc>
          <w:tcPr>
            <w:tcW w:w="40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DCCFE1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C3CEEC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hronic Migraine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8A23A1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Speck, </w:t>
            </w:r>
          </w:p>
          <w:p w14:paraId="029A60F1" w14:textId="3A60045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9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TcGVjazwvQXV0aG9yPjxZZWFyPjIwMTk8L1llYXI+PFJl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TcGVjazwvQXV0aG9yPjxZZWFyPjIwMTk8L1llYXI+PFJl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22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785AB0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DFF359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Migraine-Specific Quality of Life Questionnaire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2B6B63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oncept elicitation &amp; cognitive debriefing</w:t>
            </w:r>
          </w:p>
        </w:tc>
        <w:tc>
          <w:tcPr>
            <w:tcW w:w="6945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567870A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4-week recall period endorsed although some patients reported interference from migraine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 xml:space="preserve"> with accurate memory for last 4 weeks.   </w:t>
            </w:r>
          </w:p>
        </w:tc>
      </w:tr>
      <w:tr w:rsidR="00014828" w:rsidRPr="00490C4E" w14:paraId="02B23E93" w14:textId="77777777" w:rsidTr="00DF0B5C">
        <w:trPr>
          <w:trHeight w:val="712"/>
        </w:trPr>
        <w:tc>
          <w:tcPr>
            <w:tcW w:w="40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3BF926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7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761133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rimary Biliary Cholangitis (PBC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22B515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artin, </w:t>
            </w:r>
          </w:p>
          <w:p w14:paraId="42DB6193" w14:textId="529B6566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9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NYXJ0aW48L0F1dGhvcj48WWVhcj4yMDE5PC9ZZWFyPjxS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NYXJ0aW48L0F1dGhvcj48WWVhcj4yMDE5PC9ZZWFyPjxS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23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53B136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6334F2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PBC-40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6F3177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oncept elicitation &amp; cognitive debriefing</w:t>
            </w:r>
          </w:p>
        </w:tc>
        <w:tc>
          <w:tcPr>
            <w:tcW w:w="6945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46D8B55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7-day recall period appropriate to capture daily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 xml:space="preserve"> variability. </w:t>
            </w:r>
          </w:p>
        </w:tc>
      </w:tr>
      <w:tr w:rsidR="00014828" w:rsidRPr="00490C4E" w14:paraId="4F514B20" w14:textId="77777777" w:rsidTr="00DF0B5C">
        <w:trPr>
          <w:trHeight w:val="1611"/>
        </w:trPr>
        <w:tc>
          <w:tcPr>
            <w:tcW w:w="40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B17511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lastRenderedPageBreak/>
              <w:t>8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88DAD7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Idiopathic or diabetic</w:t>
            </w:r>
          </w:p>
          <w:p w14:paraId="0E4509EA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gastroparesis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99A101E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Revicki</w:t>
            </w:r>
            <w:proofErr w:type="spellEnd"/>
            <w:r w:rsidRPr="00490C4E">
              <w:rPr>
                <w:sz w:val="20"/>
                <w:szCs w:val="20"/>
              </w:rPr>
              <w:t xml:space="preserve">, </w:t>
            </w:r>
          </w:p>
          <w:p w14:paraId="76691045" w14:textId="48344A04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8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SZXZpY2tpPC9BdXRob3I+PFllYXI+MjAxODwvWWVhcj48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SZXZpY2tpPC9BdXRob3I+PFllYXI+MjAxODwvWWVhcj48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24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7A2268F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2AE0501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American </w:t>
            </w:r>
            <w:proofErr w:type="spellStart"/>
            <w:r w:rsidRPr="00490C4E">
              <w:rPr>
                <w:sz w:val="20"/>
                <w:szCs w:val="20"/>
              </w:rPr>
              <w:t>Neurogastroenterology</w:t>
            </w:r>
            <w:proofErr w:type="spellEnd"/>
            <w:r w:rsidRPr="00490C4E">
              <w:rPr>
                <w:sz w:val="20"/>
                <w:szCs w:val="20"/>
              </w:rPr>
              <w:t xml:space="preserve"> and Motility Society Gastroparesis Cardinal Symptom Index- Daily Diary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902D50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Concept elicitation &amp; cognitive debriefing</w:t>
            </w:r>
          </w:p>
        </w:tc>
        <w:tc>
          <w:tcPr>
            <w:tcW w:w="6945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0CB322F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Most patients (63%) endorsed 24hr recall as appropriate for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 xml:space="preserve"> report, while 17% suggested an alternative 7-day recall period. </w:t>
            </w:r>
          </w:p>
        </w:tc>
      </w:tr>
      <w:tr w:rsidR="00014828" w:rsidRPr="00490C4E" w14:paraId="39CC1F5B" w14:textId="77777777" w:rsidTr="00DF0B5C">
        <w:trPr>
          <w:trHeight w:val="712"/>
        </w:trPr>
        <w:tc>
          <w:tcPr>
            <w:tcW w:w="40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CBBEBF4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9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057EDF8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Severe asthma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851268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Hyland, </w:t>
            </w:r>
          </w:p>
          <w:p w14:paraId="3C3FBDF1" w14:textId="2BFC0F9F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8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IeWxhbmQ8L0F1dGhvcj48WWVhcj4yMDE4PC9ZZWFyPjxS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IeWxhbmQ8L0F1dGhvcj48WWVhcj4yMDE4PC9ZZWFyPjxS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25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466A98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1829E3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Severe Asthma Questionnaire (SAQ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4F7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AFCC60D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Four iterative focus groups</w:t>
            </w:r>
          </w:p>
        </w:tc>
        <w:tc>
          <w:tcPr>
            <w:tcW w:w="6945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F4F7F7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3E46B64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Initial 4-week recall was shortened to 2-week recall </w:t>
            </w:r>
            <w:proofErr w:type="gramStart"/>
            <w:r w:rsidRPr="00490C4E">
              <w:rPr>
                <w:sz w:val="20"/>
                <w:szCs w:val="20"/>
              </w:rPr>
              <w:t>to improve</w:t>
            </w:r>
            <w:proofErr w:type="gramEnd"/>
            <w:r w:rsidRPr="00490C4E">
              <w:rPr>
                <w:sz w:val="20"/>
                <w:szCs w:val="20"/>
              </w:rPr>
              <w:t xml:space="preserve"> accuracy of </w:t>
            </w:r>
            <w:proofErr w:type="spellStart"/>
            <w:r w:rsidRPr="00490C4E">
              <w:rPr>
                <w:sz w:val="20"/>
                <w:szCs w:val="20"/>
              </w:rPr>
              <w:t>Sx</w:t>
            </w:r>
            <w:proofErr w:type="spellEnd"/>
            <w:r w:rsidRPr="00490C4E">
              <w:rPr>
                <w:sz w:val="20"/>
                <w:szCs w:val="20"/>
              </w:rPr>
              <w:t xml:space="preserve"> recall. </w:t>
            </w:r>
          </w:p>
        </w:tc>
      </w:tr>
      <w:tr w:rsidR="00014828" w:rsidRPr="00490C4E" w14:paraId="7416F84F" w14:textId="77777777" w:rsidTr="00DF0B5C">
        <w:trPr>
          <w:trHeight w:val="967"/>
        </w:trPr>
        <w:tc>
          <w:tcPr>
            <w:tcW w:w="40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6DBC42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10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80184DC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Non-</w:t>
            </w:r>
            <w:proofErr w:type="spellStart"/>
            <w:r w:rsidRPr="00490C4E">
              <w:rPr>
                <w:sz w:val="20"/>
                <w:szCs w:val="20"/>
              </w:rPr>
              <w:t>speicifc</w:t>
            </w:r>
            <w:proofErr w:type="spellEnd"/>
            <w:r w:rsidRPr="00490C4E">
              <w:rPr>
                <w:sz w:val="20"/>
                <w:szCs w:val="20"/>
              </w:rPr>
              <w:t xml:space="preserve"> Lower Back Pain (ns-LBP)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D529A3B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490C4E">
              <w:rPr>
                <w:sz w:val="20"/>
                <w:szCs w:val="20"/>
              </w:rPr>
              <w:t>Chiarotto</w:t>
            </w:r>
            <w:proofErr w:type="spellEnd"/>
            <w:r w:rsidRPr="00490C4E">
              <w:rPr>
                <w:sz w:val="20"/>
                <w:szCs w:val="20"/>
              </w:rPr>
              <w:t xml:space="preserve">, </w:t>
            </w:r>
          </w:p>
          <w:p w14:paraId="34F386A7" w14:textId="50513BBA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18</w: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DaGlhcm90dG88L0F1dGhvcj48WWVhcj4yMDE4PC9ZZWFy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 </w:instrText>
            </w:r>
            <w:r w:rsidR="00014828">
              <w:rPr>
                <w:sz w:val="20"/>
                <w:szCs w:val="20"/>
              </w:rPr>
              <w:fldChar w:fldCharType="begin">
                <w:fldData xml:space="preserve">PEVuZE5vdGU+PENpdGU+PEF1dGhvcj5DaGlhcm90dG88L0F1dGhvcj48WWVhcj4yMDE4PC9ZZWFy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</w:fldData>
              </w:fldChar>
            </w:r>
            <w:r w:rsidR="00014828">
              <w:rPr>
                <w:sz w:val="20"/>
                <w:szCs w:val="20"/>
              </w:rPr>
              <w:instrText xml:space="preserve"> ADDIN EN.CITE.DATA </w:instrText>
            </w:r>
            <w:r w:rsidR="00014828">
              <w:rPr>
                <w:sz w:val="20"/>
                <w:szCs w:val="20"/>
              </w:rPr>
            </w:r>
            <w:r w:rsidR="00014828">
              <w:rPr>
                <w:sz w:val="20"/>
                <w:szCs w:val="20"/>
              </w:rPr>
              <w:fldChar w:fldCharType="end"/>
            </w:r>
            <w:r w:rsidR="00014828">
              <w:rPr>
                <w:sz w:val="20"/>
                <w:szCs w:val="20"/>
              </w:rPr>
              <w:fldChar w:fldCharType="separate"/>
            </w:r>
            <w:r w:rsidR="00014828" w:rsidRPr="00014828">
              <w:rPr>
                <w:noProof/>
                <w:sz w:val="20"/>
                <w:szCs w:val="20"/>
                <w:vertAlign w:val="superscript"/>
              </w:rPr>
              <w:t>26</w:t>
            </w:r>
            <w:r w:rsidR="00014828">
              <w:rPr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D817780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20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AD26A99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17 LBP instruments compared. 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5506E96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>Delphi method (including researchers, clinicians, patients)</w:t>
            </w:r>
          </w:p>
        </w:tc>
        <w:tc>
          <w:tcPr>
            <w:tcW w:w="6945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13" w:type="dxa"/>
              <w:bottom w:w="0" w:type="dxa"/>
              <w:right w:w="15" w:type="dxa"/>
            </w:tcMar>
            <w:hideMark/>
          </w:tcPr>
          <w:p w14:paraId="19AF45D7" w14:textId="77777777" w:rsidR="00490C4E" w:rsidRPr="00490C4E" w:rsidRDefault="00490C4E" w:rsidP="00490C4E">
            <w:pPr>
              <w:spacing w:line="240" w:lineRule="auto"/>
              <w:rPr>
                <w:sz w:val="20"/>
                <w:szCs w:val="20"/>
              </w:rPr>
            </w:pPr>
            <w:r w:rsidRPr="00490C4E">
              <w:rPr>
                <w:sz w:val="20"/>
                <w:szCs w:val="20"/>
              </w:rPr>
              <w:t xml:space="preserve">Numeric Rating Scale with 1-week recall endorsed by majority (96%) of sample. </w:t>
            </w:r>
          </w:p>
        </w:tc>
      </w:tr>
    </w:tbl>
    <w:p w14:paraId="7CC28587" w14:textId="77777777" w:rsidR="00490C4E" w:rsidRPr="00490C4E" w:rsidRDefault="00490C4E" w:rsidP="00490C4E">
      <w:pPr>
        <w:spacing w:line="240" w:lineRule="auto"/>
      </w:pPr>
    </w:p>
    <w:p w14:paraId="0F1D9B4B" w14:textId="040E1AAA" w:rsidR="00490C4E" w:rsidRDefault="00490C4E">
      <w:pPr>
        <w:spacing w:line="240" w:lineRule="auto"/>
      </w:pPr>
    </w:p>
    <w:p w14:paraId="28C2DE89" w14:textId="77777777" w:rsidR="00DF0B5C" w:rsidRDefault="00DF0B5C" w:rsidP="00A52A8D">
      <w:pPr>
        <w:jc w:val="center"/>
        <w:sectPr w:rsidR="00DF0B5C" w:rsidSect="00DF0B5C">
          <w:pgSz w:w="16840" w:h="11900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7C9477F1" w14:textId="6A3B8697" w:rsidR="00DF0B5C" w:rsidRPr="008D51FF" w:rsidRDefault="00DF0B5C" w:rsidP="00DF0B5C">
      <w:pPr>
        <w:rPr>
          <w:b/>
          <w:bCs/>
        </w:rPr>
      </w:pPr>
      <w:r w:rsidRPr="008D51FF">
        <w:rPr>
          <w:b/>
          <w:bCs/>
        </w:rPr>
        <w:lastRenderedPageBreak/>
        <w:t>Conclusions</w:t>
      </w:r>
    </w:p>
    <w:p w14:paraId="55A3FEDB" w14:textId="77777777" w:rsidR="008E1481" w:rsidRDefault="008D51FF" w:rsidP="008E1481">
      <w:r w:rsidRPr="008D51FF">
        <w:rPr>
          <w:b/>
          <w:bCs/>
          <w:i/>
          <w:iCs/>
        </w:rPr>
        <w:t xml:space="preserve">Quantitative studies </w:t>
      </w:r>
      <w:r w:rsidRPr="008D51FF">
        <w:t xml:space="preserve">showed the severity of weekly </w:t>
      </w:r>
      <w:proofErr w:type="spellStart"/>
      <w:r w:rsidRPr="008D51FF">
        <w:t>Sx</w:t>
      </w:r>
      <w:proofErr w:type="spellEnd"/>
      <w:r w:rsidRPr="008D51FF">
        <w:t xml:space="preserve"> report to be consistently below maximum daily report across a range of clinical conditions. However, the severity of weekly </w:t>
      </w:r>
      <w:proofErr w:type="spellStart"/>
      <w:r w:rsidRPr="008D51FF">
        <w:t>Sx</w:t>
      </w:r>
      <w:proofErr w:type="spellEnd"/>
      <w:r w:rsidRPr="008D51FF">
        <w:t xml:space="preserve"> report varied with respect to the mean of daily </w:t>
      </w:r>
      <w:proofErr w:type="spellStart"/>
      <w:r w:rsidRPr="008D51FF">
        <w:t>Sx</w:t>
      </w:r>
      <w:proofErr w:type="spellEnd"/>
      <w:r w:rsidRPr="008D51FF">
        <w:t xml:space="preserve"> reports. </w:t>
      </w:r>
    </w:p>
    <w:p w14:paraId="7A238839" w14:textId="45EAA40A" w:rsidR="00DF0B5C" w:rsidRDefault="008D51FF" w:rsidP="008E1481">
      <w:r w:rsidRPr="008D51FF">
        <w:rPr>
          <w:b/>
          <w:bCs/>
          <w:i/>
          <w:iCs/>
        </w:rPr>
        <w:t xml:space="preserve">Qualitative studies </w:t>
      </w:r>
      <w:r w:rsidRPr="008D51FF">
        <w:t xml:space="preserve">indicated that patient preference for recall period influenced by </w:t>
      </w:r>
      <w:proofErr w:type="spellStart"/>
      <w:r w:rsidRPr="008D51FF">
        <w:t>Sx</w:t>
      </w:r>
      <w:proofErr w:type="spellEnd"/>
      <w:r w:rsidRPr="008D51FF">
        <w:t xml:space="preserve"> variability, important clinical events, experiential survey content, and interference of </w:t>
      </w:r>
      <w:proofErr w:type="spellStart"/>
      <w:r w:rsidRPr="008D51FF">
        <w:t>Sx</w:t>
      </w:r>
      <w:proofErr w:type="spellEnd"/>
      <w:r w:rsidRPr="008D51FF">
        <w:t xml:space="preserve"> on memory.</w:t>
      </w:r>
      <w:r w:rsidR="00DF0B5C">
        <w:br w:type="page"/>
      </w:r>
    </w:p>
    <w:p w14:paraId="420BED07" w14:textId="66CA4E1C" w:rsidR="00A52A8D" w:rsidRDefault="00A52A8D" w:rsidP="00790C65">
      <w:pPr>
        <w:jc w:val="center"/>
      </w:pPr>
      <w:r>
        <w:lastRenderedPageBreak/>
        <w:t>References</w:t>
      </w:r>
    </w:p>
    <w:p w14:paraId="0FC74434" w14:textId="77777777" w:rsidR="00014828" w:rsidRPr="00014828" w:rsidRDefault="00A52A8D" w:rsidP="00790C65">
      <w:pPr>
        <w:pStyle w:val="EndNoteBibliography"/>
        <w:spacing w:line="48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14828" w:rsidRPr="00014828">
        <w:rPr>
          <w:noProof/>
        </w:rPr>
        <w:t>1.</w:t>
      </w:r>
      <w:r w:rsidR="00014828" w:rsidRPr="00014828">
        <w:rPr>
          <w:noProof/>
        </w:rPr>
        <w:tab/>
        <w:t xml:space="preserve">Sanghera S, Coast J. Measuring Quality-Adjusted Life-Years When Health Fluctuates. </w:t>
      </w:r>
      <w:r w:rsidR="00014828" w:rsidRPr="00014828">
        <w:rPr>
          <w:i/>
          <w:noProof/>
        </w:rPr>
        <w:t>Value in Health</w:t>
      </w:r>
      <w:r w:rsidR="00014828" w:rsidRPr="00014828">
        <w:rPr>
          <w:noProof/>
        </w:rPr>
        <w:t xml:space="preserve"> 2020; </w:t>
      </w:r>
      <w:r w:rsidR="00014828" w:rsidRPr="00014828">
        <w:rPr>
          <w:b/>
          <w:noProof/>
        </w:rPr>
        <w:t>23</w:t>
      </w:r>
      <w:r w:rsidR="00014828" w:rsidRPr="00014828">
        <w:rPr>
          <w:noProof/>
        </w:rPr>
        <w:t>(3): 343-50.</w:t>
      </w:r>
    </w:p>
    <w:p w14:paraId="2CBA4918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2.</w:t>
      </w:r>
      <w:r w:rsidRPr="00014828">
        <w:rPr>
          <w:noProof/>
        </w:rPr>
        <w:tab/>
        <w:t xml:space="preserve">Norquist Josephine M, Girman C, Fehnel S, DeMuro-Mercon C, Santanello N. Choice of recall period for patient-reported outcome (PRO) measures: criteria for consideration. </w:t>
      </w:r>
      <w:r w:rsidRPr="00014828">
        <w:rPr>
          <w:i/>
          <w:noProof/>
        </w:rPr>
        <w:t>Quality of Life Research</w:t>
      </w:r>
      <w:r w:rsidRPr="00014828">
        <w:rPr>
          <w:noProof/>
        </w:rPr>
        <w:t xml:space="preserve"> 2012; </w:t>
      </w:r>
      <w:r w:rsidRPr="00014828">
        <w:rPr>
          <w:b/>
          <w:noProof/>
        </w:rPr>
        <w:t>21</w:t>
      </w:r>
      <w:r w:rsidRPr="00014828">
        <w:rPr>
          <w:noProof/>
        </w:rPr>
        <w:t>(6): 1013-20.</w:t>
      </w:r>
    </w:p>
    <w:p w14:paraId="7E161BC8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3.</w:t>
      </w:r>
      <w:r w:rsidRPr="00014828">
        <w:rPr>
          <w:noProof/>
        </w:rPr>
        <w:tab/>
        <w:t xml:space="preserve">Bansback N, Sun H, Guh DP, et al. Impact of the recall period on measuring health utilities for acute events. </w:t>
      </w:r>
      <w:r w:rsidRPr="00014828">
        <w:rPr>
          <w:i/>
          <w:noProof/>
        </w:rPr>
        <w:t>Health Economics</w:t>
      </w:r>
      <w:r w:rsidRPr="00014828">
        <w:rPr>
          <w:noProof/>
        </w:rPr>
        <w:t xml:space="preserve"> 2008; </w:t>
      </w:r>
      <w:r w:rsidRPr="00014828">
        <w:rPr>
          <w:b/>
          <w:noProof/>
        </w:rPr>
        <w:t>17</w:t>
      </w:r>
      <w:r w:rsidRPr="00014828">
        <w:rPr>
          <w:noProof/>
        </w:rPr>
        <w:t>(12): 1413-9.</w:t>
      </w:r>
    </w:p>
    <w:p w14:paraId="725E0D34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4.</w:t>
      </w:r>
      <w:r w:rsidRPr="00014828">
        <w:rPr>
          <w:noProof/>
        </w:rPr>
        <w:tab/>
        <w:t xml:space="preserve">Bennett AV, Patrick DL, Lymp JF, Edwards TC, Goss CH. Comparison of 7-day and repeated 24-hour recall of symptoms of cystic fibrosis. </w:t>
      </w:r>
      <w:r w:rsidRPr="00014828">
        <w:rPr>
          <w:i/>
          <w:noProof/>
        </w:rPr>
        <w:t>Journal of Cystic Fibrosis</w:t>
      </w:r>
      <w:r w:rsidRPr="00014828">
        <w:rPr>
          <w:noProof/>
        </w:rPr>
        <w:t xml:space="preserve"> 2010; </w:t>
      </w:r>
      <w:r w:rsidRPr="00014828">
        <w:rPr>
          <w:b/>
          <w:noProof/>
        </w:rPr>
        <w:t>9</w:t>
      </w:r>
      <w:r w:rsidRPr="00014828">
        <w:rPr>
          <w:noProof/>
        </w:rPr>
        <w:t>(6): 419-24.</w:t>
      </w:r>
    </w:p>
    <w:p w14:paraId="5D1AF786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5.</w:t>
      </w:r>
      <w:r w:rsidRPr="00014828">
        <w:rPr>
          <w:noProof/>
        </w:rPr>
        <w:tab/>
        <w:t xml:space="preserve">Bennett AV, Amtmann D, Diehr P, Patrick DL. Comparison of 7-day recall and daily diary reports of COPD symptoms and impacts. </w:t>
      </w:r>
      <w:r w:rsidRPr="00014828">
        <w:rPr>
          <w:i/>
          <w:noProof/>
        </w:rPr>
        <w:t>Value in Health</w:t>
      </w:r>
      <w:r w:rsidRPr="00014828">
        <w:rPr>
          <w:noProof/>
        </w:rPr>
        <w:t xml:space="preserve"> 2012; </w:t>
      </w:r>
      <w:r w:rsidRPr="00014828">
        <w:rPr>
          <w:b/>
          <w:noProof/>
        </w:rPr>
        <w:t>15</w:t>
      </w:r>
      <w:r w:rsidRPr="00014828">
        <w:rPr>
          <w:noProof/>
        </w:rPr>
        <w:t>(3): 466-74.</w:t>
      </w:r>
    </w:p>
    <w:p w14:paraId="629D21E4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6.</w:t>
      </w:r>
      <w:r w:rsidRPr="00014828">
        <w:rPr>
          <w:noProof/>
        </w:rPr>
        <w:tab/>
        <w:t xml:space="preserve">Condon DM, Chapman R, Shaunfield S, et al. Does recall period matter? Comparing PROMIS&lt;sup&gt;&lt;/sup&gt; physical function with no recall, 24-hr recall, and 7-day recall. </w:t>
      </w:r>
      <w:r w:rsidRPr="00014828">
        <w:rPr>
          <w:i/>
          <w:noProof/>
        </w:rPr>
        <w:t>Quality of Life Research</w:t>
      </w:r>
      <w:r w:rsidRPr="00014828">
        <w:rPr>
          <w:noProof/>
        </w:rPr>
        <w:t xml:space="preserve"> 2020; </w:t>
      </w:r>
      <w:r w:rsidRPr="00014828">
        <w:rPr>
          <w:b/>
          <w:noProof/>
        </w:rPr>
        <w:t>29</w:t>
      </w:r>
      <w:r w:rsidRPr="00014828">
        <w:rPr>
          <w:noProof/>
        </w:rPr>
        <w:t>(3): 745-53.</w:t>
      </w:r>
    </w:p>
    <w:p w14:paraId="051E5CD2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7.</w:t>
      </w:r>
      <w:r w:rsidRPr="00014828">
        <w:rPr>
          <w:noProof/>
        </w:rPr>
        <w:tab/>
        <w:t xml:space="preserve">Mendoza TR, Dueck AC, Bennett AV, et al. Evaluation of different recall periods for the US National Cancer Institute's PRO-CTCAE. </w:t>
      </w:r>
      <w:r w:rsidRPr="00014828">
        <w:rPr>
          <w:i/>
          <w:noProof/>
        </w:rPr>
        <w:t>Clinical Trials</w:t>
      </w:r>
      <w:r w:rsidRPr="00014828">
        <w:rPr>
          <w:noProof/>
        </w:rPr>
        <w:t xml:space="preserve"> 2017; </w:t>
      </w:r>
      <w:r w:rsidRPr="00014828">
        <w:rPr>
          <w:b/>
          <w:noProof/>
        </w:rPr>
        <w:t>14</w:t>
      </w:r>
      <w:r w:rsidRPr="00014828">
        <w:rPr>
          <w:noProof/>
        </w:rPr>
        <w:t>(3): 255-63.</w:t>
      </w:r>
    </w:p>
    <w:p w14:paraId="668068AB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8.</w:t>
      </w:r>
      <w:r w:rsidRPr="00014828">
        <w:rPr>
          <w:noProof/>
        </w:rPr>
        <w:tab/>
        <w:t xml:space="preserve">Wood WA, Deal AM, Bennett AV, et al. Comparison of seven-day and repeated 24-hour recall of symptoms in the first 100 days after hematopoietic cell transplantation. </w:t>
      </w:r>
      <w:r w:rsidRPr="00014828">
        <w:rPr>
          <w:i/>
          <w:noProof/>
        </w:rPr>
        <w:t>Journal of Pain and Symptom Management</w:t>
      </w:r>
      <w:r w:rsidRPr="00014828">
        <w:rPr>
          <w:noProof/>
        </w:rPr>
        <w:t xml:space="preserve"> 2015; </w:t>
      </w:r>
      <w:r w:rsidRPr="00014828">
        <w:rPr>
          <w:b/>
          <w:noProof/>
        </w:rPr>
        <w:t>49</w:t>
      </w:r>
      <w:r w:rsidRPr="00014828">
        <w:rPr>
          <w:noProof/>
        </w:rPr>
        <w:t>(3): 513-20.</w:t>
      </w:r>
    </w:p>
    <w:p w14:paraId="263549F3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9.</w:t>
      </w:r>
      <w:r w:rsidRPr="00014828">
        <w:rPr>
          <w:noProof/>
        </w:rPr>
        <w:tab/>
        <w:t xml:space="preserve">Armstrong TS, Vera-Bolanos E, Acquaye A, Gilbert MR, Mendoza TR. Impact of recall period on primary brain tumor patient's self-report of symptoms. </w:t>
      </w:r>
      <w:r w:rsidRPr="00014828">
        <w:rPr>
          <w:i/>
          <w:noProof/>
        </w:rPr>
        <w:t>Neuro-Oncology Practice</w:t>
      </w:r>
      <w:r w:rsidRPr="00014828">
        <w:rPr>
          <w:noProof/>
        </w:rPr>
        <w:t xml:space="preserve"> 2014; </w:t>
      </w:r>
      <w:r w:rsidRPr="00014828">
        <w:rPr>
          <w:b/>
          <w:noProof/>
        </w:rPr>
        <w:t>1</w:t>
      </w:r>
      <w:r w:rsidRPr="00014828">
        <w:rPr>
          <w:noProof/>
        </w:rPr>
        <w:t>(2): 55-63.</w:t>
      </w:r>
    </w:p>
    <w:p w14:paraId="74F15EFA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lastRenderedPageBreak/>
        <w:t>10.</w:t>
      </w:r>
      <w:r w:rsidRPr="00014828">
        <w:rPr>
          <w:noProof/>
        </w:rPr>
        <w:tab/>
        <w:t xml:space="preserve">Bennett A, Patrick D, Bushnell D, Chiou C, Diehr P. Comparison of 7-day and repeated 24-h recall of type 2 diabetes. </w:t>
      </w:r>
      <w:r w:rsidRPr="00014828">
        <w:rPr>
          <w:i/>
          <w:noProof/>
        </w:rPr>
        <w:t>Quality of Life Research: An International Journal of Quality of Life Aspects of Treatment, Care &amp; Rehabilitation</w:t>
      </w:r>
      <w:r w:rsidRPr="00014828">
        <w:rPr>
          <w:noProof/>
        </w:rPr>
        <w:t xml:space="preserve"> 2011; </w:t>
      </w:r>
      <w:r w:rsidRPr="00014828">
        <w:rPr>
          <w:b/>
          <w:noProof/>
        </w:rPr>
        <w:t>20</w:t>
      </w:r>
      <w:r w:rsidRPr="00014828">
        <w:rPr>
          <w:noProof/>
        </w:rPr>
        <w:t>(5): 769-77.</w:t>
      </w:r>
    </w:p>
    <w:p w14:paraId="513C516E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11.</w:t>
      </w:r>
      <w:r w:rsidRPr="00014828">
        <w:rPr>
          <w:noProof/>
        </w:rPr>
        <w:tab/>
        <w:t xml:space="preserve">Topp J, Andrees V, Heesen C, Augustin M, Blome C. Recall of health-related quality of life: How does memory affect the SF-6D in patients with psoriasis or multiple sclerosis? A prospective observational study in Germany. </w:t>
      </w:r>
      <w:r w:rsidRPr="00014828">
        <w:rPr>
          <w:i/>
          <w:noProof/>
        </w:rPr>
        <w:t>BMJ Open</w:t>
      </w:r>
      <w:r w:rsidRPr="00014828">
        <w:rPr>
          <w:noProof/>
        </w:rPr>
        <w:t xml:space="preserve"> 2019; </w:t>
      </w:r>
      <w:r w:rsidRPr="00014828">
        <w:rPr>
          <w:b/>
          <w:noProof/>
        </w:rPr>
        <w:t>9</w:t>
      </w:r>
      <w:r w:rsidRPr="00014828">
        <w:rPr>
          <w:noProof/>
        </w:rPr>
        <w:t>(11).</w:t>
      </w:r>
    </w:p>
    <w:p w14:paraId="2024AB72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12.</w:t>
      </w:r>
      <w:r w:rsidRPr="00014828">
        <w:rPr>
          <w:noProof/>
        </w:rPr>
        <w:tab/>
        <w:t xml:space="preserve">Broderick JE, Schneider S, Junghaenel DU, Schwartz JE, Stone AA. Validity and reliability of patient-reported outcomes measurement information system instruments in osteoarthritis. </w:t>
      </w:r>
      <w:r w:rsidRPr="00014828">
        <w:rPr>
          <w:i/>
          <w:noProof/>
        </w:rPr>
        <w:t>Arthritis Care and Research</w:t>
      </w:r>
      <w:r w:rsidRPr="00014828">
        <w:rPr>
          <w:noProof/>
        </w:rPr>
        <w:t xml:space="preserve"> 2013; </w:t>
      </w:r>
      <w:r w:rsidRPr="00014828">
        <w:rPr>
          <w:b/>
          <w:noProof/>
        </w:rPr>
        <w:t>65</w:t>
      </w:r>
      <w:r w:rsidRPr="00014828">
        <w:rPr>
          <w:noProof/>
        </w:rPr>
        <w:t>(10): 1625-33.</w:t>
      </w:r>
    </w:p>
    <w:p w14:paraId="2AF2F2E4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13.</w:t>
      </w:r>
      <w:r w:rsidRPr="00014828">
        <w:rPr>
          <w:noProof/>
        </w:rPr>
        <w:tab/>
        <w:t xml:space="preserve">de Andres Ares J, Cruces Prado LM, Canos Verdecho MA, et al. Validation of the Short Form of the Brief Pain Inventory (BPI-SF) in Spanish Patients with Non-Cancer-Related Pain. </w:t>
      </w:r>
      <w:r w:rsidRPr="00014828">
        <w:rPr>
          <w:i/>
          <w:noProof/>
        </w:rPr>
        <w:t>Pain Practice</w:t>
      </w:r>
      <w:r w:rsidRPr="00014828">
        <w:rPr>
          <w:noProof/>
        </w:rPr>
        <w:t xml:space="preserve"> 2015; </w:t>
      </w:r>
      <w:r w:rsidRPr="00014828">
        <w:rPr>
          <w:b/>
          <w:noProof/>
        </w:rPr>
        <w:t>15</w:t>
      </w:r>
      <w:r w:rsidRPr="00014828">
        <w:rPr>
          <w:noProof/>
        </w:rPr>
        <w:t>(7): 643-53.</w:t>
      </w:r>
    </w:p>
    <w:p w14:paraId="177F5BD7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14.</w:t>
      </w:r>
      <w:r w:rsidRPr="00014828">
        <w:rPr>
          <w:noProof/>
        </w:rPr>
        <w:tab/>
        <w:t xml:space="preserve">Kamper SJ, Grootjans SJM, Michaleff ZA, Maher CG, McAuley JH, Sterling M. Measuring pain intensity in patients with neck pain: Does it matter how you do it? </w:t>
      </w:r>
      <w:r w:rsidRPr="00014828">
        <w:rPr>
          <w:i/>
          <w:noProof/>
        </w:rPr>
        <w:t>Pain Practice</w:t>
      </w:r>
      <w:r w:rsidRPr="00014828">
        <w:rPr>
          <w:noProof/>
        </w:rPr>
        <w:t xml:space="preserve"> 2015; </w:t>
      </w:r>
      <w:r w:rsidRPr="00014828">
        <w:rPr>
          <w:b/>
          <w:noProof/>
        </w:rPr>
        <w:t>15</w:t>
      </w:r>
      <w:r w:rsidRPr="00014828">
        <w:rPr>
          <w:noProof/>
        </w:rPr>
        <w:t>(2): 159-67.</w:t>
      </w:r>
    </w:p>
    <w:p w14:paraId="54B78F1C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15.</w:t>
      </w:r>
      <w:r w:rsidRPr="00014828">
        <w:rPr>
          <w:noProof/>
        </w:rPr>
        <w:tab/>
        <w:t xml:space="preserve">Mathias SD, Feldman SR, Crosby RD, Colwell HH, McQuarrie K, Han C. Measurement properties of a patient-reported outcome measure assessing psoriasis severity: The psoriasis symptoms and signs diary. </w:t>
      </w:r>
      <w:r w:rsidRPr="00014828">
        <w:rPr>
          <w:i/>
          <w:noProof/>
        </w:rPr>
        <w:t>Journal of Dermatological Treatment</w:t>
      </w:r>
      <w:r w:rsidRPr="00014828">
        <w:rPr>
          <w:noProof/>
        </w:rPr>
        <w:t xml:space="preserve"> 2016; </w:t>
      </w:r>
      <w:r w:rsidRPr="00014828">
        <w:rPr>
          <w:b/>
          <w:noProof/>
        </w:rPr>
        <w:t>27</w:t>
      </w:r>
      <w:r w:rsidRPr="00014828">
        <w:rPr>
          <w:noProof/>
        </w:rPr>
        <w:t>(4): 322-7.</w:t>
      </w:r>
    </w:p>
    <w:p w14:paraId="7E38D359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16.</w:t>
      </w:r>
      <w:r w:rsidRPr="00014828">
        <w:rPr>
          <w:noProof/>
        </w:rPr>
        <w:tab/>
        <w:t xml:space="preserve">Walentynowicz M, Schneider S, Stone AA. The effects of time frames on self-report. </w:t>
      </w:r>
      <w:r w:rsidRPr="00014828">
        <w:rPr>
          <w:i/>
          <w:noProof/>
        </w:rPr>
        <w:t>PLoS ONE</w:t>
      </w:r>
      <w:r w:rsidRPr="00014828">
        <w:rPr>
          <w:noProof/>
        </w:rPr>
        <w:t xml:space="preserve"> 2018; </w:t>
      </w:r>
      <w:r w:rsidRPr="00014828">
        <w:rPr>
          <w:b/>
          <w:noProof/>
        </w:rPr>
        <w:t>13</w:t>
      </w:r>
      <w:r w:rsidRPr="00014828">
        <w:rPr>
          <w:noProof/>
        </w:rPr>
        <w:t>(8): 1-18.</w:t>
      </w:r>
    </w:p>
    <w:p w14:paraId="3CBE9C06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17.</w:t>
      </w:r>
      <w:r w:rsidRPr="00014828">
        <w:rPr>
          <w:noProof/>
        </w:rPr>
        <w:tab/>
        <w:t xml:space="preserve">Gabes M, Tischer C, Herrmann A, Howells L, Apfelbacher C. The German RECAP questionnaire: linguistic validation and cognitive debriefing in German adults with self-reported atopic eczema and parents of affected children. </w:t>
      </w:r>
      <w:r w:rsidRPr="00014828">
        <w:rPr>
          <w:i/>
          <w:noProof/>
        </w:rPr>
        <w:t>Journal of Patientreported Outcomes</w:t>
      </w:r>
      <w:r w:rsidRPr="00014828">
        <w:rPr>
          <w:noProof/>
        </w:rPr>
        <w:t xml:space="preserve"> 2021; </w:t>
      </w:r>
      <w:r w:rsidRPr="00014828">
        <w:rPr>
          <w:b/>
          <w:noProof/>
        </w:rPr>
        <w:t>5</w:t>
      </w:r>
      <w:r w:rsidRPr="00014828">
        <w:rPr>
          <w:noProof/>
        </w:rPr>
        <w:t>(1): 13.</w:t>
      </w:r>
    </w:p>
    <w:p w14:paraId="4B2768A2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lastRenderedPageBreak/>
        <w:t>18.</w:t>
      </w:r>
      <w:r w:rsidRPr="00014828">
        <w:rPr>
          <w:noProof/>
        </w:rPr>
        <w:tab/>
        <w:t xml:space="preserve">Aronson KI, Ali M, Reshetynak E, et al. Establishing content-validity of a disease-specific health-related quality of life instrument for patients with chronic hypersensitivity pneumonitis. </w:t>
      </w:r>
      <w:r w:rsidRPr="00014828">
        <w:rPr>
          <w:i/>
          <w:noProof/>
        </w:rPr>
        <w:t>Journal of Patientreported Outcomes</w:t>
      </w:r>
      <w:r w:rsidRPr="00014828">
        <w:rPr>
          <w:noProof/>
        </w:rPr>
        <w:t xml:space="preserve"> 2021; </w:t>
      </w:r>
      <w:r w:rsidRPr="00014828">
        <w:rPr>
          <w:b/>
          <w:noProof/>
        </w:rPr>
        <w:t>5</w:t>
      </w:r>
      <w:r w:rsidRPr="00014828">
        <w:rPr>
          <w:noProof/>
        </w:rPr>
        <w:t>(1): 9.</w:t>
      </w:r>
    </w:p>
    <w:p w14:paraId="6337EE04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19.</w:t>
      </w:r>
      <w:r w:rsidRPr="00014828">
        <w:rPr>
          <w:noProof/>
        </w:rPr>
        <w:tab/>
        <w:t xml:space="preserve">Trudeau JJ, He J, Rose E, Panter C, Randhawa S, Gater A. Content validity of patient-reported outcomes for use in lower-risk myelodysplastic syndromes. </w:t>
      </w:r>
      <w:r w:rsidRPr="00014828">
        <w:rPr>
          <w:i/>
          <w:noProof/>
        </w:rPr>
        <w:t>Journal of Patientreported Outcomes</w:t>
      </w:r>
      <w:r w:rsidRPr="00014828">
        <w:rPr>
          <w:noProof/>
        </w:rPr>
        <w:t xml:space="preserve"> 2020; </w:t>
      </w:r>
      <w:r w:rsidRPr="00014828">
        <w:rPr>
          <w:b/>
          <w:noProof/>
        </w:rPr>
        <w:t>4</w:t>
      </w:r>
      <w:r w:rsidRPr="00014828">
        <w:rPr>
          <w:noProof/>
        </w:rPr>
        <w:t>(1): 69.</w:t>
      </w:r>
    </w:p>
    <w:p w14:paraId="1BCEC8BC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20.</w:t>
      </w:r>
      <w:r w:rsidRPr="00014828">
        <w:rPr>
          <w:noProof/>
        </w:rPr>
        <w:tab/>
        <w:t xml:space="preserve">Goswami P, Oliva EN, Ionova T, et al. Development of a Novel Hematological Malignancy Specific Patient-Reported Outcome Measure (HM-PRO): Content Validity. </w:t>
      </w:r>
      <w:r w:rsidRPr="00014828">
        <w:rPr>
          <w:i/>
          <w:noProof/>
        </w:rPr>
        <w:t>Frontiers in Pharmacology</w:t>
      </w:r>
      <w:r w:rsidRPr="00014828">
        <w:rPr>
          <w:noProof/>
        </w:rPr>
        <w:t xml:space="preserve"> 2020; </w:t>
      </w:r>
      <w:r w:rsidRPr="00014828">
        <w:rPr>
          <w:b/>
          <w:noProof/>
        </w:rPr>
        <w:t>11 (no pagination)</w:t>
      </w:r>
      <w:r w:rsidRPr="00014828">
        <w:rPr>
          <w:noProof/>
        </w:rPr>
        <w:t>.</w:t>
      </w:r>
    </w:p>
    <w:p w14:paraId="74930C02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21.</w:t>
      </w:r>
      <w:r w:rsidRPr="00014828">
        <w:rPr>
          <w:noProof/>
        </w:rPr>
        <w:tab/>
        <w:t xml:space="preserve">Ernstsson O, Burstrom K, Heintz E, Molsted Alvesson H. Reporting and valuing one's own health: a think aloud study using EQ-5D-5L, EQ VAS and a time trade-off question among patients with a chronic condition. </w:t>
      </w:r>
      <w:r w:rsidRPr="00014828">
        <w:rPr>
          <w:i/>
          <w:noProof/>
        </w:rPr>
        <w:t>Health and Quality of Life Outcomes</w:t>
      </w:r>
      <w:r w:rsidRPr="00014828">
        <w:rPr>
          <w:noProof/>
        </w:rPr>
        <w:t xml:space="preserve"> 2020; </w:t>
      </w:r>
      <w:r w:rsidRPr="00014828">
        <w:rPr>
          <w:b/>
          <w:noProof/>
        </w:rPr>
        <w:t>18</w:t>
      </w:r>
      <w:r w:rsidRPr="00014828">
        <w:rPr>
          <w:noProof/>
        </w:rPr>
        <w:t>(1).</w:t>
      </w:r>
    </w:p>
    <w:p w14:paraId="799471E9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22.</w:t>
      </w:r>
      <w:r w:rsidRPr="00014828">
        <w:rPr>
          <w:noProof/>
        </w:rPr>
        <w:tab/>
        <w:t xml:space="preserve">Speck RM, Shalhoub H, Ayer DW, Ford JH, Wyrwich KW, Bush EN. Content validity of the Migraine-Specific Quality of Life Questionnaire version 2.1 electronic patient-reported outcome. </w:t>
      </w:r>
      <w:r w:rsidRPr="00014828">
        <w:rPr>
          <w:i/>
          <w:noProof/>
        </w:rPr>
        <w:t>Journal of Patientreported Outcomes</w:t>
      </w:r>
      <w:r w:rsidRPr="00014828">
        <w:rPr>
          <w:noProof/>
        </w:rPr>
        <w:t xml:space="preserve"> 2019; </w:t>
      </w:r>
      <w:r w:rsidRPr="00014828">
        <w:rPr>
          <w:b/>
          <w:noProof/>
        </w:rPr>
        <w:t>3</w:t>
      </w:r>
      <w:r w:rsidRPr="00014828">
        <w:rPr>
          <w:noProof/>
        </w:rPr>
        <w:t>(1): 39.</w:t>
      </w:r>
    </w:p>
    <w:p w14:paraId="7B9CE76C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23.</w:t>
      </w:r>
      <w:r w:rsidRPr="00014828">
        <w:rPr>
          <w:noProof/>
        </w:rPr>
        <w:tab/>
        <w:t xml:space="preserve">Martin ML, Stassek L, Blum SI, Joshi AV, Jones D. Development and adaptation of patient-reported outcome measures for patients who experience itch associated with primary biliary cholangitis. </w:t>
      </w:r>
      <w:r w:rsidRPr="00014828">
        <w:rPr>
          <w:i/>
          <w:noProof/>
        </w:rPr>
        <w:t>Journal of Patientreported Outcomes</w:t>
      </w:r>
      <w:r w:rsidRPr="00014828">
        <w:rPr>
          <w:noProof/>
        </w:rPr>
        <w:t xml:space="preserve"> 2019; </w:t>
      </w:r>
      <w:r w:rsidRPr="00014828">
        <w:rPr>
          <w:b/>
          <w:noProof/>
        </w:rPr>
        <w:t>3</w:t>
      </w:r>
      <w:r w:rsidRPr="00014828">
        <w:rPr>
          <w:noProof/>
        </w:rPr>
        <w:t>(1): 2.</w:t>
      </w:r>
    </w:p>
    <w:p w14:paraId="03B3B760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24.</w:t>
      </w:r>
      <w:r w:rsidRPr="00014828">
        <w:rPr>
          <w:noProof/>
        </w:rPr>
        <w:tab/>
        <w:t xml:space="preserve">Revicki DA, Lavoie S, Speck RM, et al. The content validity of the ANMS GCSI-DD in patients with idiopathic or diabetic gastroparesis. </w:t>
      </w:r>
      <w:r w:rsidRPr="00014828">
        <w:rPr>
          <w:i/>
          <w:noProof/>
        </w:rPr>
        <w:t>Journal of Patientreported Outcomes</w:t>
      </w:r>
      <w:r w:rsidRPr="00014828">
        <w:rPr>
          <w:noProof/>
        </w:rPr>
        <w:t xml:space="preserve"> 2018; </w:t>
      </w:r>
      <w:r w:rsidRPr="00014828">
        <w:rPr>
          <w:b/>
          <w:noProof/>
        </w:rPr>
        <w:t>2</w:t>
      </w:r>
      <w:r w:rsidRPr="00014828">
        <w:rPr>
          <w:noProof/>
        </w:rPr>
        <w:t>(1): 61.</w:t>
      </w:r>
    </w:p>
    <w:p w14:paraId="3DD8F5D5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t>25.</w:t>
      </w:r>
      <w:r w:rsidRPr="00014828">
        <w:rPr>
          <w:noProof/>
        </w:rPr>
        <w:tab/>
        <w:t xml:space="preserve">Hyland ME, Lanario JW, Pooler J, Masoli M, Jones RC. How patient participation was used to develop a questionnaire that is fit for purpose for assessing quality of life in severe asthma. </w:t>
      </w:r>
      <w:r w:rsidRPr="00014828">
        <w:rPr>
          <w:i/>
          <w:noProof/>
        </w:rPr>
        <w:t>Health and Quality of Life Outcomes</w:t>
      </w:r>
      <w:r w:rsidRPr="00014828">
        <w:rPr>
          <w:noProof/>
        </w:rPr>
        <w:t xml:space="preserve"> 2018; </w:t>
      </w:r>
      <w:r w:rsidRPr="00014828">
        <w:rPr>
          <w:b/>
          <w:noProof/>
        </w:rPr>
        <w:t>16</w:t>
      </w:r>
      <w:r w:rsidRPr="00014828">
        <w:rPr>
          <w:noProof/>
        </w:rPr>
        <w:t>(1).</w:t>
      </w:r>
    </w:p>
    <w:p w14:paraId="4F4E6647" w14:textId="77777777" w:rsidR="00014828" w:rsidRPr="00014828" w:rsidRDefault="00014828" w:rsidP="00790C65">
      <w:pPr>
        <w:pStyle w:val="EndNoteBibliography"/>
        <w:spacing w:line="480" w:lineRule="auto"/>
        <w:rPr>
          <w:noProof/>
        </w:rPr>
      </w:pPr>
      <w:r w:rsidRPr="00014828">
        <w:rPr>
          <w:noProof/>
        </w:rPr>
        <w:lastRenderedPageBreak/>
        <w:t>26.</w:t>
      </w:r>
      <w:r w:rsidRPr="00014828">
        <w:rPr>
          <w:noProof/>
        </w:rPr>
        <w:tab/>
        <w:t xml:space="preserve">Chiarotto A, Boers M, Deyo RA, et al. Core outcome measurement instruments for clinical trials in nonspecific low back pain. </w:t>
      </w:r>
      <w:r w:rsidRPr="00014828">
        <w:rPr>
          <w:i/>
          <w:noProof/>
        </w:rPr>
        <w:t>Pain</w:t>
      </w:r>
      <w:r w:rsidRPr="00014828">
        <w:rPr>
          <w:noProof/>
        </w:rPr>
        <w:t xml:space="preserve"> 2018; </w:t>
      </w:r>
      <w:r w:rsidRPr="00014828">
        <w:rPr>
          <w:b/>
          <w:noProof/>
        </w:rPr>
        <w:t>159</w:t>
      </w:r>
      <w:r w:rsidRPr="00014828">
        <w:rPr>
          <w:noProof/>
        </w:rPr>
        <w:t>(3): 481-95.</w:t>
      </w:r>
    </w:p>
    <w:p w14:paraId="0F5EA92D" w14:textId="260CACD0" w:rsidR="00877EBF" w:rsidRDefault="00A52A8D" w:rsidP="00790C65">
      <w:r>
        <w:fldChar w:fldCharType="end"/>
      </w:r>
    </w:p>
    <w:p w14:paraId="65A96B2C" w14:textId="1C32F32C" w:rsidR="00DF0B5C" w:rsidRDefault="00DF0B5C" w:rsidP="00A52A8D"/>
    <w:p w14:paraId="69A79B60" w14:textId="5E009B26" w:rsidR="00DF0B5C" w:rsidRDefault="00DF0B5C" w:rsidP="00A52A8D"/>
    <w:p w14:paraId="584CE283" w14:textId="0471A9CA" w:rsidR="00923F0D" w:rsidRDefault="00923F0D">
      <w:pPr>
        <w:spacing w:line="240" w:lineRule="auto"/>
      </w:pPr>
      <w:r>
        <w:br w:type="page"/>
      </w:r>
    </w:p>
    <w:p w14:paraId="178B54F2" w14:textId="205B6CFD" w:rsidR="00DF0B5C" w:rsidRPr="006D36EA" w:rsidRDefault="00923F0D" w:rsidP="00923F0D">
      <w:pPr>
        <w:jc w:val="center"/>
        <w:rPr>
          <w:b/>
          <w:bCs/>
        </w:rPr>
      </w:pPr>
      <w:r w:rsidRPr="006D36EA">
        <w:rPr>
          <w:b/>
          <w:bCs/>
        </w:rPr>
        <w:lastRenderedPageBreak/>
        <w:t>Appendix A</w:t>
      </w:r>
    </w:p>
    <w:p w14:paraId="7F94AA12" w14:textId="77777777" w:rsidR="00260917" w:rsidRPr="00260917" w:rsidRDefault="00260917" w:rsidP="00260917">
      <w:pPr>
        <w:rPr>
          <w:b/>
          <w:bCs/>
          <w:i/>
          <w:iCs/>
        </w:rPr>
      </w:pPr>
      <w:r w:rsidRPr="00B72DE8">
        <w:rPr>
          <w:b/>
          <w:bCs/>
          <w:i/>
          <w:iCs/>
        </w:rPr>
        <w:t> </w:t>
      </w:r>
      <w:r w:rsidRPr="00260917">
        <w:rPr>
          <w:b/>
          <w:bCs/>
          <w:i/>
          <w:iCs/>
        </w:rPr>
        <w:t>Quantitative Studies</w:t>
      </w:r>
    </w:p>
    <w:tbl>
      <w:tblPr>
        <w:tblW w:w="8500" w:type="dxa"/>
        <w:tblInd w:w="5" w:type="dxa"/>
        <w:tblLook w:val="04A0" w:firstRow="1" w:lastRow="0" w:firstColumn="1" w:lastColumn="0" w:noHBand="0" w:noVBand="1"/>
      </w:tblPr>
      <w:tblGrid>
        <w:gridCol w:w="2110"/>
        <w:gridCol w:w="6390"/>
      </w:tblGrid>
      <w:tr w:rsidR="00260917" w:rsidRPr="00B72DE8" w14:paraId="0E2BF3E3" w14:textId="77777777" w:rsidTr="00260917">
        <w:trPr>
          <w:trHeight w:val="910"/>
        </w:trPr>
        <w:tc>
          <w:tcPr>
            <w:tcW w:w="2110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hideMark/>
          </w:tcPr>
          <w:p w14:paraId="054D7BB7" w14:textId="77777777" w:rsidR="00260917" w:rsidRPr="00B72DE8" w:rsidRDefault="00260917" w:rsidP="008354AD">
            <w:pPr>
              <w:spacing w:line="240" w:lineRule="auto"/>
              <w:rPr>
                <w:b/>
                <w:bCs/>
              </w:rPr>
            </w:pPr>
            <w:r w:rsidRPr="00260917">
              <w:rPr>
                <w:b/>
                <w:bCs/>
              </w:rPr>
              <w:t>Citation</w:t>
            </w:r>
          </w:p>
        </w:tc>
        <w:tc>
          <w:tcPr>
            <w:tcW w:w="6390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</w:tcPr>
          <w:p w14:paraId="088FC2AC" w14:textId="77777777" w:rsidR="00260917" w:rsidRPr="00260917" w:rsidRDefault="00260917" w:rsidP="008354AD">
            <w:pPr>
              <w:spacing w:line="240" w:lineRule="auto"/>
              <w:rPr>
                <w:b/>
                <w:bCs/>
              </w:rPr>
            </w:pPr>
            <w:r w:rsidRPr="00B72DE8">
              <w:rPr>
                <w:b/>
                <w:bCs/>
              </w:rPr>
              <w:t> </w:t>
            </w:r>
            <w:r w:rsidRPr="00260917">
              <w:rPr>
                <w:b/>
                <w:bCs/>
              </w:rPr>
              <w:t>Title</w:t>
            </w:r>
          </w:p>
        </w:tc>
      </w:tr>
      <w:tr w:rsidR="00260917" w:rsidRPr="00B72DE8" w14:paraId="0C16DF35" w14:textId="77777777" w:rsidTr="00260917">
        <w:trPr>
          <w:trHeight w:val="910"/>
        </w:trPr>
        <w:tc>
          <w:tcPr>
            <w:tcW w:w="2110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4738162B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Armstrong </w:t>
            </w:r>
            <w:r w:rsidRPr="00260917">
              <w:t>et al., (2014)</w:t>
            </w:r>
          </w:p>
        </w:tc>
        <w:tc>
          <w:tcPr>
            <w:tcW w:w="6390" w:type="dxa"/>
            <w:tcBorders>
              <w:top w:val="single" w:sz="4" w:space="0" w:color="auto"/>
            </w:tcBorders>
          </w:tcPr>
          <w:p w14:paraId="4DB74D22" w14:textId="77777777" w:rsidR="00260917" w:rsidRPr="00260917" w:rsidRDefault="00260917" w:rsidP="008354AD">
            <w:pPr>
              <w:spacing w:line="240" w:lineRule="auto"/>
            </w:pPr>
            <w:r w:rsidRPr="00B72DE8">
              <w:t xml:space="preserve">Impact of recall period on primary brain </w:t>
            </w:r>
            <w:proofErr w:type="spellStart"/>
            <w:r w:rsidRPr="00B72DE8">
              <w:t>tumor</w:t>
            </w:r>
            <w:proofErr w:type="spellEnd"/>
            <w:r w:rsidRPr="00B72DE8">
              <w:t xml:space="preserve"> patient's self-report of symptoms.</w:t>
            </w:r>
          </w:p>
        </w:tc>
      </w:tr>
      <w:tr w:rsidR="00260917" w:rsidRPr="00B72DE8" w14:paraId="100EFB1E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647D9D2A" w14:textId="77777777" w:rsidR="00260917" w:rsidRPr="00B72DE8" w:rsidRDefault="00260917" w:rsidP="008354AD">
            <w:pPr>
              <w:spacing w:line="240" w:lineRule="auto"/>
            </w:pPr>
            <w:proofErr w:type="spellStart"/>
            <w:r w:rsidRPr="00B72DE8">
              <w:t>Bansback</w:t>
            </w:r>
            <w:proofErr w:type="spellEnd"/>
            <w:r w:rsidRPr="00260917">
              <w:t xml:space="preserve"> et al., (2008)</w:t>
            </w:r>
          </w:p>
        </w:tc>
        <w:tc>
          <w:tcPr>
            <w:tcW w:w="6390" w:type="dxa"/>
          </w:tcPr>
          <w:p w14:paraId="420334D7" w14:textId="77777777" w:rsidR="00260917" w:rsidRPr="00260917" w:rsidRDefault="00260917" w:rsidP="008354AD">
            <w:pPr>
              <w:spacing w:line="240" w:lineRule="auto"/>
            </w:pPr>
            <w:r w:rsidRPr="00B72DE8">
              <w:t>Impact of the recall period on measuring health utilities for acute events. [References].</w:t>
            </w:r>
          </w:p>
        </w:tc>
      </w:tr>
      <w:tr w:rsidR="00260917" w:rsidRPr="00B72DE8" w14:paraId="48A4B751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29C46DAA" w14:textId="77777777" w:rsidR="00260917" w:rsidRPr="00B72DE8" w:rsidRDefault="00260917" w:rsidP="008354AD">
            <w:pPr>
              <w:spacing w:line="240" w:lineRule="auto"/>
            </w:pPr>
            <w:r w:rsidRPr="00B72DE8">
              <w:t>Bennett</w:t>
            </w:r>
            <w:r w:rsidRPr="00260917">
              <w:t xml:space="preserve">, </w:t>
            </w:r>
            <w:proofErr w:type="spellStart"/>
            <w:r w:rsidRPr="00B72DE8">
              <w:t>Amtmann</w:t>
            </w:r>
            <w:proofErr w:type="spellEnd"/>
            <w:r w:rsidRPr="00260917">
              <w:t xml:space="preserve">, </w:t>
            </w:r>
            <w:proofErr w:type="spellStart"/>
            <w:r w:rsidRPr="00B72DE8">
              <w:t>Diehr</w:t>
            </w:r>
            <w:proofErr w:type="spellEnd"/>
            <w:r w:rsidRPr="00260917">
              <w:t xml:space="preserve">, &amp; </w:t>
            </w:r>
            <w:r w:rsidRPr="00B72DE8">
              <w:t xml:space="preserve">Patrick </w:t>
            </w:r>
            <w:r w:rsidRPr="00260917">
              <w:t>(2012)</w:t>
            </w:r>
          </w:p>
        </w:tc>
        <w:tc>
          <w:tcPr>
            <w:tcW w:w="6390" w:type="dxa"/>
          </w:tcPr>
          <w:p w14:paraId="6FAFDC56" w14:textId="77777777" w:rsidR="00260917" w:rsidRPr="00260917" w:rsidRDefault="00260917" w:rsidP="008354AD">
            <w:pPr>
              <w:spacing w:line="240" w:lineRule="auto"/>
            </w:pPr>
            <w:r w:rsidRPr="00B72DE8">
              <w:t>Comparison of 7-day recall and daily diary reports of COPD symptoms and impacts.</w:t>
            </w:r>
          </w:p>
        </w:tc>
      </w:tr>
      <w:tr w:rsidR="00260917" w:rsidRPr="00B72DE8" w14:paraId="1EB5E16E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721983CD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Bennett </w:t>
            </w:r>
            <w:r w:rsidRPr="00260917">
              <w:t>et al., (2010)</w:t>
            </w:r>
          </w:p>
        </w:tc>
        <w:tc>
          <w:tcPr>
            <w:tcW w:w="6390" w:type="dxa"/>
          </w:tcPr>
          <w:p w14:paraId="57E24675" w14:textId="77777777" w:rsidR="00260917" w:rsidRPr="00260917" w:rsidRDefault="00260917" w:rsidP="008354AD">
            <w:pPr>
              <w:spacing w:line="240" w:lineRule="auto"/>
            </w:pPr>
            <w:r w:rsidRPr="00B72DE8">
              <w:t>Comparison of 7-day and repeated 24-hour recall of symptoms of cystic fibrosis.</w:t>
            </w:r>
          </w:p>
        </w:tc>
      </w:tr>
      <w:tr w:rsidR="00260917" w:rsidRPr="00B72DE8" w14:paraId="42FE7B8D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4295F428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Bennett </w:t>
            </w:r>
            <w:r w:rsidRPr="00260917">
              <w:t>et al., (2018)</w:t>
            </w:r>
          </w:p>
        </w:tc>
        <w:tc>
          <w:tcPr>
            <w:tcW w:w="6390" w:type="dxa"/>
          </w:tcPr>
          <w:p w14:paraId="0DC4690B" w14:textId="77777777" w:rsidR="00260917" w:rsidRPr="00260917" w:rsidRDefault="00260917" w:rsidP="008354AD">
            <w:pPr>
              <w:spacing w:line="240" w:lineRule="auto"/>
            </w:pPr>
            <w:r w:rsidRPr="00B72DE8">
              <w:t xml:space="preserve">Development of a new patient-reported outcome (PRO) measure on the Impact of </w:t>
            </w:r>
            <w:proofErr w:type="spellStart"/>
            <w:r w:rsidRPr="00B72DE8">
              <w:t>Nighttime</w:t>
            </w:r>
            <w:proofErr w:type="spellEnd"/>
            <w:r w:rsidRPr="00B72DE8">
              <w:t xml:space="preserve"> Urination (INTU) in patients with nocturia-Psychometric validation.</w:t>
            </w:r>
          </w:p>
        </w:tc>
      </w:tr>
      <w:tr w:rsidR="00260917" w:rsidRPr="00B72DE8" w14:paraId="610F040E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37D69EAC" w14:textId="77777777" w:rsidR="00260917" w:rsidRPr="00B72DE8" w:rsidRDefault="00260917" w:rsidP="008354AD">
            <w:pPr>
              <w:spacing w:line="240" w:lineRule="auto"/>
            </w:pPr>
            <w:r w:rsidRPr="00B72DE8">
              <w:t>Bennett</w:t>
            </w:r>
            <w:r w:rsidRPr="00260917">
              <w:t xml:space="preserve"> et al., (2011)</w:t>
            </w:r>
          </w:p>
        </w:tc>
        <w:tc>
          <w:tcPr>
            <w:tcW w:w="6390" w:type="dxa"/>
          </w:tcPr>
          <w:p w14:paraId="3F920D24" w14:textId="77777777" w:rsidR="00260917" w:rsidRPr="00260917" w:rsidRDefault="00260917" w:rsidP="008354AD">
            <w:pPr>
              <w:spacing w:line="240" w:lineRule="auto"/>
            </w:pPr>
            <w:r w:rsidRPr="00B72DE8">
              <w:t>Comparison of 7-day and repeated 24-h recall of type 2 diabetes. [References].</w:t>
            </w:r>
          </w:p>
        </w:tc>
      </w:tr>
      <w:tr w:rsidR="00260917" w:rsidRPr="00B72DE8" w14:paraId="5E236C09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181B6F18" w14:textId="77777777" w:rsidR="00260917" w:rsidRPr="00B72DE8" w:rsidRDefault="00260917" w:rsidP="008354AD">
            <w:pPr>
              <w:spacing w:line="240" w:lineRule="auto"/>
            </w:pPr>
            <w:proofErr w:type="spellStart"/>
            <w:proofErr w:type="gramStart"/>
            <w:r w:rsidRPr="00B72DE8">
              <w:t>Bolton</w:t>
            </w:r>
            <w:r w:rsidRPr="00260917">
              <w:t>,</w:t>
            </w:r>
            <w:r w:rsidRPr="00B72DE8">
              <w:t>Humphreys</w:t>
            </w:r>
            <w:proofErr w:type="spellEnd"/>
            <w:proofErr w:type="gramEnd"/>
            <w:r w:rsidRPr="00260917">
              <w:t xml:space="preserve">, &amp; </w:t>
            </w:r>
            <w:r w:rsidRPr="00B72DE8">
              <w:t xml:space="preserve">Van </w:t>
            </w:r>
            <w:proofErr w:type="spellStart"/>
            <w:r w:rsidRPr="00B72DE8">
              <w:t>Hedel</w:t>
            </w:r>
            <w:proofErr w:type="spellEnd"/>
            <w:r w:rsidRPr="00B72DE8">
              <w:t xml:space="preserve"> </w:t>
            </w:r>
            <w:r w:rsidRPr="00260917">
              <w:t>(2010)</w:t>
            </w:r>
          </w:p>
        </w:tc>
        <w:tc>
          <w:tcPr>
            <w:tcW w:w="6390" w:type="dxa"/>
          </w:tcPr>
          <w:p w14:paraId="6F81B5AC" w14:textId="77777777" w:rsidR="00260917" w:rsidRPr="00260917" w:rsidRDefault="00260917" w:rsidP="008354AD">
            <w:pPr>
              <w:spacing w:line="240" w:lineRule="auto"/>
            </w:pPr>
            <w:r w:rsidRPr="00B72DE8">
              <w:t>Validity of weekly recall ratings of average pain intensity in neck pain patients.</w:t>
            </w:r>
          </w:p>
        </w:tc>
      </w:tr>
      <w:tr w:rsidR="00260917" w:rsidRPr="00B72DE8" w14:paraId="207D9B00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0FF48C7C" w14:textId="77777777" w:rsidR="00260917" w:rsidRPr="00B72DE8" w:rsidRDefault="00260917" w:rsidP="008354AD">
            <w:pPr>
              <w:spacing w:line="240" w:lineRule="auto"/>
            </w:pPr>
            <w:r w:rsidRPr="00B72DE8">
              <w:t>Broderick</w:t>
            </w:r>
            <w:r w:rsidRPr="00260917">
              <w:t xml:space="preserve"> et al., (2013)</w:t>
            </w:r>
          </w:p>
        </w:tc>
        <w:tc>
          <w:tcPr>
            <w:tcW w:w="6390" w:type="dxa"/>
          </w:tcPr>
          <w:p w14:paraId="33BE2426" w14:textId="77777777" w:rsidR="00260917" w:rsidRPr="00260917" w:rsidRDefault="00260917" w:rsidP="008354AD">
            <w:pPr>
              <w:spacing w:line="240" w:lineRule="auto"/>
            </w:pPr>
            <w:r w:rsidRPr="00B72DE8">
              <w:t>Validity and reliability of patient-reported outcomes measurement information system instruments in osteoarthritis.</w:t>
            </w:r>
          </w:p>
        </w:tc>
      </w:tr>
      <w:tr w:rsidR="00260917" w:rsidRPr="00B72DE8" w14:paraId="21DDD541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0DB016A3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Broderick </w:t>
            </w:r>
            <w:r w:rsidRPr="00260917">
              <w:t>et al., (2008)</w:t>
            </w:r>
          </w:p>
        </w:tc>
        <w:tc>
          <w:tcPr>
            <w:tcW w:w="6390" w:type="dxa"/>
          </w:tcPr>
          <w:p w14:paraId="37611134" w14:textId="77777777" w:rsidR="00260917" w:rsidRPr="00260917" w:rsidRDefault="00260917" w:rsidP="008354AD">
            <w:pPr>
              <w:spacing w:line="240" w:lineRule="auto"/>
            </w:pPr>
            <w:r w:rsidRPr="00B72DE8">
              <w:t>The accuracy of pain and fatigue items across different reporting periods.</w:t>
            </w:r>
          </w:p>
        </w:tc>
      </w:tr>
      <w:tr w:rsidR="00260917" w:rsidRPr="00B72DE8" w14:paraId="078025C9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564ADE87" w14:textId="77777777" w:rsidR="00260917" w:rsidRPr="00B72DE8" w:rsidRDefault="00260917" w:rsidP="008354AD">
            <w:pPr>
              <w:spacing w:line="240" w:lineRule="auto"/>
            </w:pPr>
            <w:r w:rsidRPr="00B72DE8">
              <w:t>Broderick</w:t>
            </w:r>
            <w:r w:rsidRPr="00260917">
              <w:t xml:space="preserve"> et al., (2010)</w:t>
            </w:r>
          </w:p>
        </w:tc>
        <w:tc>
          <w:tcPr>
            <w:tcW w:w="6390" w:type="dxa"/>
          </w:tcPr>
          <w:p w14:paraId="1147B890" w14:textId="77777777" w:rsidR="00260917" w:rsidRPr="00260917" w:rsidRDefault="00260917" w:rsidP="008354AD">
            <w:pPr>
              <w:spacing w:line="240" w:lineRule="auto"/>
            </w:pPr>
            <w:r w:rsidRPr="00B72DE8">
              <w:t>Interference with activities due to pain and fatigue: Accuracy of ratings across different reporting periods. [References].</w:t>
            </w:r>
          </w:p>
        </w:tc>
      </w:tr>
      <w:tr w:rsidR="00260917" w:rsidRPr="00B72DE8" w14:paraId="47DABAC4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5A364FB5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Condon </w:t>
            </w:r>
            <w:r w:rsidRPr="00260917">
              <w:t>et al., (2020)</w:t>
            </w:r>
          </w:p>
        </w:tc>
        <w:tc>
          <w:tcPr>
            <w:tcW w:w="6390" w:type="dxa"/>
          </w:tcPr>
          <w:p w14:paraId="709CBBBA" w14:textId="77777777" w:rsidR="00260917" w:rsidRPr="00260917" w:rsidRDefault="00260917" w:rsidP="008354AD">
            <w:pPr>
              <w:spacing w:line="240" w:lineRule="auto"/>
            </w:pPr>
            <w:r w:rsidRPr="00B72DE8">
              <w:t>Does recall period matter? Comparing PROMIS physical function with no recall, 24-hr recall, and 7-day recall.</w:t>
            </w:r>
          </w:p>
        </w:tc>
      </w:tr>
      <w:tr w:rsidR="00260917" w:rsidRPr="00B72DE8" w14:paraId="73984F53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2D3BD622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de Andres Ares </w:t>
            </w:r>
            <w:r w:rsidRPr="00260917">
              <w:t>et al., (2015)</w:t>
            </w:r>
          </w:p>
        </w:tc>
        <w:tc>
          <w:tcPr>
            <w:tcW w:w="6390" w:type="dxa"/>
          </w:tcPr>
          <w:p w14:paraId="6B92A386" w14:textId="77777777" w:rsidR="00260917" w:rsidRPr="00260917" w:rsidRDefault="00260917" w:rsidP="008354AD">
            <w:pPr>
              <w:spacing w:line="240" w:lineRule="auto"/>
            </w:pPr>
            <w:r w:rsidRPr="00B72DE8">
              <w:t>Validation of the Short Form of the Brief Pain Inventory (BPI-SF) in Spanish Patients with Non-Cancer-Related Pain.</w:t>
            </w:r>
          </w:p>
        </w:tc>
      </w:tr>
      <w:tr w:rsidR="00260917" w:rsidRPr="00B72DE8" w14:paraId="3CB4FA1A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352828E6" w14:textId="77777777" w:rsidR="00260917" w:rsidRPr="00B72DE8" w:rsidRDefault="00260917" w:rsidP="008354AD">
            <w:pPr>
              <w:spacing w:line="240" w:lineRule="auto"/>
            </w:pPr>
            <w:r w:rsidRPr="00B72DE8">
              <w:t>Jamison</w:t>
            </w:r>
            <w:r w:rsidRPr="00260917">
              <w:t xml:space="preserve"> et al., (2006)</w:t>
            </w:r>
          </w:p>
        </w:tc>
        <w:tc>
          <w:tcPr>
            <w:tcW w:w="6390" w:type="dxa"/>
          </w:tcPr>
          <w:p w14:paraId="60B5E23C" w14:textId="77777777" w:rsidR="00260917" w:rsidRPr="00260917" w:rsidRDefault="00260917" w:rsidP="008354AD">
            <w:pPr>
              <w:spacing w:line="240" w:lineRule="auto"/>
            </w:pPr>
            <w:r w:rsidRPr="00B72DE8">
              <w:t xml:space="preserve">Pain Assessment in Patients </w:t>
            </w:r>
            <w:proofErr w:type="gramStart"/>
            <w:r w:rsidRPr="00B72DE8">
              <w:t>With</w:t>
            </w:r>
            <w:proofErr w:type="gramEnd"/>
            <w:r w:rsidRPr="00B72DE8">
              <w:t xml:space="preserve"> Low Back Pain: Comparison of Weekly Recall and Momentary Electronic Data. [References].</w:t>
            </w:r>
          </w:p>
        </w:tc>
      </w:tr>
      <w:tr w:rsidR="00260917" w:rsidRPr="00B72DE8" w14:paraId="2485B2B3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05EB9D47" w14:textId="77777777" w:rsidR="00260917" w:rsidRPr="00B72DE8" w:rsidRDefault="00260917" w:rsidP="008354AD">
            <w:pPr>
              <w:spacing w:line="240" w:lineRule="auto"/>
            </w:pPr>
            <w:proofErr w:type="spellStart"/>
            <w:r w:rsidRPr="00260917">
              <w:lastRenderedPageBreak/>
              <w:t>Kamper</w:t>
            </w:r>
            <w:proofErr w:type="spellEnd"/>
            <w:r w:rsidRPr="00260917">
              <w:t xml:space="preserve"> et al., (2015)</w:t>
            </w:r>
          </w:p>
        </w:tc>
        <w:tc>
          <w:tcPr>
            <w:tcW w:w="6390" w:type="dxa"/>
          </w:tcPr>
          <w:p w14:paraId="3AFD5A80" w14:textId="77777777" w:rsidR="00260917" w:rsidRPr="00260917" w:rsidRDefault="00260917" w:rsidP="008354AD">
            <w:pPr>
              <w:spacing w:line="240" w:lineRule="auto"/>
            </w:pPr>
            <w:r w:rsidRPr="00B72DE8">
              <w:t xml:space="preserve">Measuring pain intensity in patients with neck pain: Does it matter how you do </w:t>
            </w:r>
            <w:proofErr w:type="gramStart"/>
            <w:r w:rsidRPr="00B72DE8">
              <w:t>it?.</w:t>
            </w:r>
            <w:proofErr w:type="gramEnd"/>
          </w:p>
        </w:tc>
      </w:tr>
      <w:tr w:rsidR="00260917" w:rsidRPr="00B72DE8" w14:paraId="5FAAE29E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38253A78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Lackner </w:t>
            </w:r>
            <w:r w:rsidRPr="00260917">
              <w:t>et al., (2014)</w:t>
            </w:r>
          </w:p>
        </w:tc>
        <w:tc>
          <w:tcPr>
            <w:tcW w:w="6390" w:type="dxa"/>
          </w:tcPr>
          <w:p w14:paraId="0740E557" w14:textId="77777777" w:rsidR="00260917" w:rsidRPr="00260917" w:rsidRDefault="00260917" w:rsidP="008354AD">
            <w:pPr>
              <w:spacing w:line="240" w:lineRule="auto"/>
            </w:pPr>
            <w:r w:rsidRPr="00B72DE8">
              <w:t>The accuracy of patient-reported measures for GI symptoms: A comparison of real time and retrospective reports.</w:t>
            </w:r>
          </w:p>
        </w:tc>
      </w:tr>
      <w:tr w:rsidR="00260917" w:rsidRPr="00B72DE8" w14:paraId="7D375AFC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39C4A117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Marty </w:t>
            </w:r>
            <w:r w:rsidRPr="00260917">
              <w:t>et al., (2009)</w:t>
            </w:r>
          </w:p>
        </w:tc>
        <w:tc>
          <w:tcPr>
            <w:tcW w:w="6390" w:type="dxa"/>
          </w:tcPr>
          <w:p w14:paraId="4764B317" w14:textId="77777777" w:rsidR="00260917" w:rsidRPr="00260917" w:rsidRDefault="00260917" w:rsidP="008354AD">
            <w:pPr>
              <w:spacing w:line="240" w:lineRule="auto"/>
            </w:pPr>
            <w:r w:rsidRPr="00B72DE8">
              <w:t>Influence of time, activities, and memory on the assessment of chronic low back pain intensity.</w:t>
            </w:r>
          </w:p>
        </w:tc>
      </w:tr>
      <w:tr w:rsidR="00260917" w:rsidRPr="00B72DE8" w14:paraId="427D4068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4FAA6963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Mathias </w:t>
            </w:r>
            <w:r w:rsidRPr="00260917">
              <w:t>et al., (2016)</w:t>
            </w:r>
          </w:p>
        </w:tc>
        <w:tc>
          <w:tcPr>
            <w:tcW w:w="6390" w:type="dxa"/>
          </w:tcPr>
          <w:p w14:paraId="5799CDE9" w14:textId="77777777" w:rsidR="00260917" w:rsidRPr="00260917" w:rsidRDefault="00260917" w:rsidP="008354AD">
            <w:pPr>
              <w:spacing w:line="240" w:lineRule="auto"/>
            </w:pPr>
            <w:r w:rsidRPr="00B72DE8">
              <w:t>Measurement properties of a patient-reported outcome measure assessing psoriasis severity: The psoriasis symptoms and signs diary.</w:t>
            </w:r>
          </w:p>
        </w:tc>
      </w:tr>
      <w:tr w:rsidR="00260917" w:rsidRPr="00B72DE8" w14:paraId="787C86ED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5A1CAAAC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Mendoza </w:t>
            </w:r>
            <w:r w:rsidRPr="00260917">
              <w:t>et al., (2017)</w:t>
            </w:r>
          </w:p>
        </w:tc>
        <w:tc>
          <w:tcPr>
            <w:tcW w:w="6390" w:type="dxa"/>
          </w:tcPr>
          <w:p w14:paraId="18CC80F9" w14:textId="77777777" w:rsidR="00260917" w:rsidRPr="00260917" w:rsidRDefault="00260917" w:rsidP="008354AD">
            <w:pPr>
              <w:spacing w:line="240" w:lineRule="auto"/>
            </w:pPr>
            <w:r w:rsidRPr="00B72DE8">
              <w:t>Evaluation of different recall periods for the US National Cancer Institute's PRO-CTCAE.</w:t>
            </w:r>
          </w:p>
        </w:tc>
      </w:tr>
      <w:tr w:rsidR="00260917" w:rsidRPr="00B72DE8" w14:paraId="6D9DCF1E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5C513452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Schneider </w:t>
            </w:r>
            <w:r w:rsidRPr="00260917">
              <w:t>et al., (2013)</w:t>
            </w:r>
          </w:p>
        </w:tc>
        <w:tc>
          <w:tcPr>
            <w:tcW w:w="6390" w:type="dxa"/>
          </w:tcPr>
          <w:p w14:paraId="3251224E" w14:textId="77777777" w:rsidR="00260917" w:rsidRPr="00260917" w:rsidRDefault="00260917" w:rsidP="008354AD">
            <w:pPr>
              <w:spacing w:line="240" w:lineRule="auto"/>
            </w:pPr>
            <w:r w:rsidRPr="00B72DE8">
              <w:t xml:space="preserve">Temporal trends in symptom experience predict the accuracy of recall </w:t>
            </w:r>
            <w:proofErr w:type="spellStart"/>
            <w:r w:rsidRPr="00B72DE8">
              <w:t>PROs.</w:t>
            </w:r>
            <w:proofErr w:type="spellEnd"/>
          </w:p>
        </w:tc>
      </w:tr>
      <w:tr w:rsidR="00260917" w:rsidRPr="00B72DE8" w14:paraId="62DBAF5F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5A1FA85C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Shi </w:t>
            </w:r>
            <w:r w:rsidRPr="00260917">
              <w:t>et al., (2010)</w:t>
            </w:r>
          </w:p>
        </w:tc>
        <w:tc>
          <w:tcPr>
            <w:tcW w:w="6390" w:type="dxa"/>
          </w:tcPr>
          <w:p w14:paraId="0B8AB202" w14:textId="77777777" w:rsidR="00260917" w:rsidRPr="00260917" w:rsidRDefault="00260917" w:rsidP="008354AD">
            <w:pPr>
              <w:spacing w:line="240" w:lineRule="auto"/>
            </w:pPr>
            <w:r w:rsidRPr="00B72DE8">
              <w:t xml:space="preserve">Does recall period have an effect on cancer patients' ratings of the severity of multiple </w:t>
            </w:r>
            <w:proofErr w:type="gramStart"/>
            <w:r w:rsidRPr="00B72DE8">
              <w:t>symptoms?.</w:t>
            </w:r>
            <w:proofErr w:type="gramEnd"/>
          </w:p>
        </w:tc>
      </w:tr>
      <w:tr w:rsidR="00260917" w:rsidRPr="00B72DE8" w14:paraId="7DDDCC9A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20E3B5A4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Smith </w:t>
            </w:r>
            <w:r w:rsidRPr="00260917">
              <w:t xml:space="preserve">&amp; </w:t>
            </w:r>
            <w:r w:rsidRPr="00B72DE8">
              <w:t xml:space="preserve">Safer </w:t>
            </w:r>
            <w:r w:rsidRPr="00260917">
              <w:t>(1993)</w:t>
            </w:r>
          </w:p>
        </w:tc>
        <w:tc>
          <w:tcPr>
            <w:tcW w:w="6390" w:type="dxa"/>
          </w:tcPr>
          <w:p w14:paraId="5ABC1E28" w14:textId="77777777" w:rsidR="00260917" w:rsidRPr="00260917" w:rsidRDefault="00260917" w:rsidP="008354AD">
            <w:pPr>
              <w:spacing w:line="240" w:lineRule="auto"/>
            </w:pPr>
            <w:r w:rsidRPr="00B72DE8">
              <w:t>Effects of present pain level on recall of chronic pain and medication use.</w:t>
            </w:r>
          </w:p>
        </w:tc>
      </w:tr>
      <w:tr w:rsidR="00260917" w:rsidRPr="00B72DE8" w14:paraId="572CB1FB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40FF3B9D" w14:textId="77777777" w:rsidR="00260917" w:rsidRPr="00B72DE8" w:rsidRDefault="00260917" w:rsidP="008354AD">
            <w:pPr>
              <w:spacing w:line="240" w:lineRule="auto"/>
            </w:pPr>
            <w:r w:rsidRPr="00B72DE8">
              <w:t>Stone</w:t>
            </w:r>
            <w:r w:rsidRPr="00260917">
              <w:t xml:space="preserve">, </w:t>
            </w:r>
            <w:r w:rsidRPr="00B72DE8">
              <w:t>Broderick</w:t>
            </w:r>
            <w:r w:rsidRPr="00260917">
              <w:t xml:space="preserve">, &amp; </w:t>
            </w:r>
            <w:proofErr w:type="spellStart"/>
            <w:r w:rsidRPr="00B72DE8">
              <w:t>Kaell</w:t>
            </w:r>
            <w:proofErr w:type="spellEnd"/>
            <w:r w:rsidRPr="00B72DE8">
              <w:t xml:space="preserve"> </w:t>
            </w:r>
            <w:r w:rsidRPr="00260917">
              <w:t>(2010)</w:t>
            </w:r>
          </w:p>
        </w:tc>
        <w:tc>
          <w:tcPr>
            <w:tcW w:w="6390" w:type="dxa"/>
          </w:tcPr>
          <w:p w14:paraId="1A9EBFB1" w14:textId="77777777" w:rsidR="00260917" w:rsidRPr="00260917" w:rsidRDefault="00260917" w:rsidP="008354AD">
            <w:pPr>
              <w:spacing w:line="240" w:lineRule="auto"/>
            </w:pPr>
            <w:r w:rsidRPr="00B72DE8">
              <w:t>Single momentary assessments are not reliable outcomes for clinical trials.</w:t>
            </w:r>
          </w:p>
        </w:tc>
      </w:tr>
      <w:tr w:rsidR="00260917" w:rsidRPr="00B72DE8" w14:paraId="15E96CDF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68B4CB5D" w14:textId="77777777" w:rsidR="00260917" w:rsidRPr="00B72DE8" w:rsidRDefault="00260917" w:rsidP="008354AD">
            <w:pPr>
              <w:spacing w:line="240" w:lineRule="auto"/>
            </w:pPr>
            <w:r w:rsidRPr="00B72DE8">
              <w:t>Stone</w:t>
            </w:r>
            <w:r w:rsidRPr="00260917">
              <w:t xml:space="preserve"> et al., (2005)</w:t>
            </w:r>
          </w:p>
        </w:tc>
        <w:tc>
          <w:tcPr>
            <w:tcW w:w="6390" w:type="dxa"/>
          </w:tcPr>
          <w:p w14:paraId="7AEA9F2D" w14:textId="77777777" w:rsidR="00260917" w:rsidRPr="00260917" w:rsidRDefault="00260917" w:rsidP="008354AD">
            <w:pPr>
              <w:spacing w:line="240" w:lineRule="auto"/>
            </w:pPr>
            <w:r w:rsidRPr="00B72DE8">
              <w:t>Variability of Momentary Pain Predicts Recall of Weekly Pain: A Consequence of the Peak (or Salience) Memory Heuristic. [References].</w:t>
            </w:r>
          </w:p>
        </w:tc>
      </w:tr>
      <w:tr w:rsidR="00260917" w:rsidRPr="00B72DE8" w14:paraId="7429DD47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370273AA" w14:textId="77777777" w:rsidR="00260917" w:rsidRPr="00B72DE8" w:rsidRDefault="00260917" w:rsidP="008354AD">
            <w:pPr>
              <w:spacing w:line="240" w:lineRule="auto"/>
            </w:pPr>
            <w:proofErr w:type="spellStart"/>
            <w:r w:rsidRPr="00B72DE8">
              <w:t>Thavarajah</w:t>
            </w:r>
            <w:proofErr w:type="spellEnd"/>
            <w:r w:rsidRPr="00B72DE8">
              <w:t xml:space="preserve"> </w:t>
            </w:r>
            <w:r w:rsidRPr="00260917">
              <w:t>et al., (2013)</w:t>
            </w:r>
          </w:p>
        </w:tc>
        <w:tc>
          <w:tcPr>
            <w:tcW w:w="6390" w:type="dxa"/>
          </w:tcPr>
          <w:p w14:paraId="741C13A0" w14:textId="77777777" w:rsidR="00260917" w:rsidRPr="00260917" w:rsidRDefault="00260917" w:rsidP="008354AD">
            <w:pPr>
              <w:spacing w:line="240" w:lineRule="auto"/>
            </w:pPr>
            <w:r w:rsidRPr="00B72DE8">
              <w:t>The Functional Assessment of Cancer Therapy - Brain (FACT-Br) for assessing quality of life in patients with brain metastases: A comparison of recall periods.</w:t>
            </w:r>
          </w:p>
        </w:tc>
      </w:tr>
      <w:tr w:rsidR="00260917" w:rsidRPr="00B72DE8" w14:paraId="3774A10E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051AEC40" w14:textId="77777777" w:rsidR="00260917" w:rsidRPr="00B72DE8" w:rsidRDefault="00260917" w:rsidP="008354AD">
            <w:pPr>
              <w:spacing w:line="240" w:lineRule="auto"/>
            </w:pPr>
            <w:proofErr w:type="spellStart"/>
            <w:r w:rsidRPr="00B72DE8">
              <w:t>Topp</w:t>
            </w:r>
            <w:proofErr w:type="spellEnd"/>
            <w:r w:rsidRPr="00B72DE8">
              <w:t xml:space="preserve"> </w:t>
            </w:r>
            <w:r w:rsidRPr="00260917">
              <w:t>et al., (2019)</w:t>
            </w:r>
          </w:p>
        </w:tc>
        <w:tc>
          <w:tcPr>
            <w:tcW w:w="6390" w:type="dxa"/>
          </w:tcPr>
          <w:p w14:paraId="74E605AD" w14:textId="77777777" w:rsidR="00260917" w:rsidRPr="00260917" w:rsidRDefault="00260917" w:rsidP="008354AD">
            <w:pPr>
              <w:spacing w:line="240" w:lineRule="auto"/>
            </w:pPr>
            <w:r w:rsidRPr="00B72DE8">
              <w:t>Recall of health-related quality of life: How does memory affect the SF-6D in patients with psoriasis or multiple sclerosis? A prospective observational study in Germany.</w:t>
            </w:r>
          </w:p>
        </w:tc>
      </w:tr>
      <w:tr w:rsidR="00260917" w:rsidRPr="00B72DE8" w14:paraId="6448DB62" w14:textId="77777777" w:rsidTr="00260917">
        <w:trPr>
          <w:trHeight w:val="910"/>
        </w:trPr>
        <w:tc>
          <w:tcPr>
            <w:tcW w:w="2110" w:type="dxa"/>
            <w:shd w:val="clear" w:color="auto" w:fill="auto"/>
            <w:hideMark/>
          </w:tcPr>
          <w:p w14:paraId="10535C72" w14:textId="77777777" w:rsidR="00260917" w:rsidRPr="00B72DE8" w:rsidRDefault="00260917" w:rsidP="008354AD">
            <w:pPr>
              <w:spacing w:line="240" w:lineRule="auto"/>
              <w:rPr>
                <w:color w:val="000000"/>
              </w:rPr>
            </w:pPr>
            <w:proofErr w:type="spellStart"/>
            <w:r w:rsidRPr="00B72DE8">
              <w:rPr>
                <w:color w:val="000000"/>
              </w:rPr>
              <w:t>Walentynowicz</w:t>
            </w:r>
            <w:proofErr w:type="spellEnd"/>
            <w:r w:rsidRPr="00B72DE8">
              <w:rPr>
                <w:color w:val="000000"/>
              </w:rPr>
              <w:t>,</w:t>
            </w:r>
            <w:r w:rsidRPr="00B72DE8">
              <w:rPr>
                <w:color w:val="000000"/>
              </w:rPr>
              <w:br/>
              <w:t xml:space="preserve">Schneider, </w:t>
            </w:r>
            <w:r w:rsidRPr="00260917">
              <w:rPr>
                <w:color w:val="000000"/>
              </w:rPr>
              <w:t xml:space="preserve">&amp; </w:t>
            </w:r>
            <w:r w:rsidRPr="00B72DE8">
              <w:rPr>
                <w:color w:val="000000"/>
              </w:rPr>
              <w:t>Stone</w:t>
            </w:r>
            <w:r w:rsidRPr="00260917">
              <w:rPr>
                <w:color w:val="000000"/>
              </w:rPr>
              <w:t xml:space="preserve"> (2018)</w:t>
            </w:r>
          </w:p>
        </w:tc>
        <w:tc>
          <w:tcPr>
            <w:tcW w:w="6390" w:type="dxa"/>
          </w:tcPr>
          <w:p w14:paraId="690E4A64" w14:textId="77777777" w:rsidR="00260917" w:rsidRPr="00260917" w:rsidRDefault="00260917" w:rsidP="008354AD">
            <w:pPr>
              <w:spacing w:line="240" w:lineRule="auto"/>
            </w:pPr>
            <w:r w:rsidRPr="00B72DE8">
              <w:t>The effects of time frames on self-report</w:t>
            </w:r>
          </w:p>
        </w:tc>
      </w:tr>
      <w:tr w:rsidR="00260917" w:rsidRPr="00B72DE8" w14:paraId="7906ABBD" w14:textId="77777777" w:rsidTr="00260917">
        <w:trPr>
          <w:trHeight w:val="910"/>
        </w:trPr>
        <w:tc>
          <w:tcPr>
            <w:tcW w:w="2110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A151E82" w14:textId="77777777" w:rsidR="00260917" w:rsidRPr="00B72DE8" w:rsidRDefault="00260917" w:rsidP="008354AD">
            <w:pPr>
              <w:spacing w:line="240" w:lineRule="auto"/>
            </w:pPr>
            <w:r w:rsidRPr="00B72DE8">
              <w:t xml:space="preserve">Wood </w:t>
            </w:r>
            <w:r w:rsidRPr="00260917">
              <w:t>et al., (2015)</w:t>
            </w:r>
          </w:p>
        </w:tc>
        <w:tc>
          <w:tcPr>
            <w:tcW w:w="6390" w:type="dxa"/>
            <w:tcBorders>
              <w:bottom w:val="single" w:sz="4" w:space="0" w:color="auto"/>
            </w:tcBorders>
          </w:tcPr>
          <w:p w14:paraId="77404E3F" w14:textId="77777777" w:rsidR="00260917" w:rsidRPr="00260917" w:rsidRDefault="00260917" w:rsidP="008354AD">
            <w:pPr>
              <w:spacing w:line="240" w:lineRule="auto"/>
            </w:pPr>
            <w:r w:rsidRPr="00B72DE8">
              <w:t>Comparison of seven-day and repeated 24-hour recall of symptoms in the first 100 days after hematopoietic cell transplantation.</w:t>
            </w:r>
          </w:p>
        </w:tc>
      </w:tr>
    </w:tbl>
    <w:p w14:paraId="0FF75E62" w14:textId="77777777" w:rsidR="00260917" w:rsidRDefault="00260917" w:rsidP="00260917"/>
    <w:p w14:paraId="2C9231FE" w14:textId="77777777" w:rsidR="00260917" w:rsidRDefault="00260917" w:rsidP="006D36EA">
      <w:pPr>
        <w:rPr>
          <w:b/>
          <w:bCs/>
          <w:i/>
          <w:iCs/>
        </w:rPr>
      </w:pPr>
    </w:p>
    <w:p w14:paraId="6E70F209" w14:textId="1357DBA6" w:rsidR="006D36EA" w:rsidRPr="00260917" w:rsidRDefault="006D36EA" w:rsidP="006D36EA">
      <w:pPr>
        <w:rPr>
          <w:b/>
          <w:bCs/>
          <w:i/>
          <w:iCs/>
        </w:rPr>
      </w:pPr>
      <w:r w:rsidRPr="00260917">
        <w:rPr>
          <w:b/>
          <w:bCs/>
          <w:i/>
          <w:iCs/>
        </w:rPr>
        <w:lastRenderedPageBreak/>
        <w:t>Qualitative Studies</w:t>
      </w:r>
    </w:p>
    <w:tbl>
      <w:tblPr>
        <w:tblW w:w="8500" w:type="dxa"/>
        <w:tblInd w:w="5" w:type="dxa"/>
        <w:tblLook w:val="04A0" w:firstRow="1" w:lastRow="0" w:firstColumn="1" w:lastColumn="0" w:noHBand="0" w:noVBand="1"/>
      </w:tblPr>
      <w:tblGrid>
        <w:gridCol w:w="2122"/>
        <w:gridCol w:w="6378"/>
      </w:tblGrid>
      <w:tr w:rsidR="006D36EA" w:rsidRPr="00260917" w14:paraId="0424044B" w14:textId="2C94C897" w:rsidTr="00260917">
        <w:trPr>
          <w:trHeight w:val="292"/>
        </w:trPr>
        <w:tc>
          <w:tcPr>
            <w:tcW w:w="21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98A22B" w14:textId="706DB746" w:rsidR="006D36EA" w:rsidRPr="00B72DE8" w:rsidRDefault="006D36EA" w:rsidP="00B72DE8">
            <w:pPr>
              <w:spacing w:line="240" w:lineRule="auto"/>
              <w:rPr>
                <w:b/>
                <w:bCs/>
              </w:rPr>
            </w:pPr>
            <w:r w:rsidRPr="00260917">
              <w:rPr>
                <w:b/>
                <w:bCs/>
              </w:rPr>
              <w:t>Citation</w:t>
            </w:r>
          </w:p>
        </w:tc>
        <w:tc>
          <w:tcPr>
            <w:tcW w:w="6378" w:type="dxa"/>
            <w:tcBorders>
              <w:top w:val="single" w:sz="4" w:space="0" w:color="auto"/>
              <w:bottom w:val="single" w:sz="4" w:space="0" w:color="auto"/>
            </w:tcBorders>
          </w:tcPr>
          <w:p w14:paraId="62E01A87" w14:textId="727CA962" w:rsidR="006D36EA" w:rsidRPr="00260917" w:rsidRDefault="006D36EA" w:rsidP="00B72DE8">
            <w:pPr>
              <w:spacing w:line="240" w:lineRule="auto"/>
              <w:rPr>
                <w:b/>
                <w:bCs/>
              </w:rPr>
            </w:pPr>
            <w:r w:rsidRPr="00260917">
              <w:rPr>
                <w:b/>
                <w:bCs/>
              </w:rPr>
              <w:t>Title</w:t>
            </w:r>
          </w:p>
        </w:tc>
      </w:tr>
      <w:tr w:rsidR="006D36EA" w:rsidRPr="00260917" w14:paraId="478ECA03" w14:textId="77777777" w:rsidTr="00260917">
        <w:trPr>
          <w:trHeight w:val="980"/>
        </w:trPr>
        <w:tc>
          <w:tcPr>
            <w:tcW w:w="2122" w:type="dxa"/>
            <w:tcBorders>
              <w:top w:val="single" w:sz="4" w:space="0" w:color="auto"/>
            </w:tcBorders>
            <w:shd w:val="clear" w:color="auto" w:fill="auto"/>
          </w:tcPr>
          <w:p w14:paraId="42186484" w14:textId="35D48D41" w:rsidR="006D36EA" w:rsidRPr="00260917" w:rsidRDefault="006D36EA" w:rsidP="00B72DE8">
            <w:pPr>
              <w:spacing w:line="240" w:lineRule="auto"/>
            </w:pPr>
            <w:r w:rsidRPr="00B72DE8">
              <w:t>Martin</w:t>
            </w:r>
            <w:r w:rsidRPr="00260917">
              <w:t xml:space="preserve"> et al., (2013)</w:t>
            </w:r>
          </w:p>
        </w:tc>
        <w:tc>
          <w:tcPr>
            <w:tcW w:w="6378" w:type="dxa"/>
            <w:tcBorders>
              <w:top w:val="single" w:sz="4" w:space="0" w:color="auto"/>
            </w:tcBorders>
          </w:tcPr>
          <w:p w14:paraId="50B8407D" w14:textId="6D06A9C7" w:rsidR="006D36EA" w:rsidRPr="00260917" w:rsidRDefault="006D36EA" w:rsidP="00B72DE8">
            <w:pPr>
              <w:spacing w:line="240" w:lineRule="auto"/>
            </w:pPr>
            <w:r w:rsidRPr="00B72DE8">
              <w:t>Early development and qualitative evidence of content validity for the Psoriasis Symptom Inventory (PSI), a patient-reported outcome measure of psoriasis symptom severity.</w:t>
            </w:r>
          </w:p>
        </w:tc>
      </w:tr>
      <w:tr w:rsidR="006D36EA" w:rsidRPr="00260917" w14:paraId="67B3DC67" w14:textId="4A66866F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32EDFEAE" w14:textId="3A49B907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Naegeli</w:t>
            </w:r>
            <w:proofErr w:type="spellEnd"/>
            <w:r w:rsidRPr="00B72DE8">
              <w:t xml:space="preserve"> </w:t>
            </w:r>
            <w:r w:rsidRPr="00260917">
              <w:t>et al., (2013)</w:t>
            </w:r>
          </w:p>
        </w:tc>
        <w:tc>
          <w:tcPr>
            <w:tcW w:w="6378" w:type="dxa"/>
          </w:tcPr>
          <w:p w14:paraId="5A401E8C" w14:textId="7B896FA0" w:rsidR="006D36EA" w:rsidRPr="00260917" w:rsidRDefault="006D36EA" w:rsidP="00B72DE8">
            <w:pPr>
              <w:spacing w:line="240" w:lineRule="auto"/>
            </w:pPr>
            <w:r w:rsidRPr="00B72DE8">
              <w:t>The patient experience with fatigue and content validity of a measure to assess fatigue severity: Qualitative research in patients with ankylosing spondylitis (AS).</w:t>
            </w:r>
          </w:p>
        </w:tc>
      </w:tr>
      <w:tr w:rsidR="006D36EA" w:rsidRPr="00260917" w14:paraId="3000C7BC" w14:textId="68E0D2F9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2B15F066" w14:textId="2BB8E988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Lebwohl</w:t>
            </w:r>
            <w:proofErr w:type="spellEnd"/>
            <w:r w:rsidRPr="00B72DE8">
              <w:t xml:space="preserve"> </w:t>
            </w:r>
            <w:r w:rsidRPr="00260917">
              <w:t>et al., (2014)</w:t>
            </w:r>
          </w:p>
        </w:tc>
        <w:tc>
          <w:tcPr>
            <w:tcW w:w="6378" w:type="dxa"/>
          </w:tcPr>
          <w:p w14:paraId="140A8CCD" w14:textId="628C3653" w:rsidR="006D36EA" w:rsidRPr="00260917" w:rsidRDefault="006D36EA" w:rsidP="00B72DE8">
            <w:pPr>
              <w:spacing w:line="240" w:lineRule="auto"/>
            </w:pPr>
            <w:r w:rsidRPr="00B72DE8">
              <w:t>The Psoriasis Symptom Diary: Development and content validity of a novel patient-reported outcome instrument.</w:t>
            </w:r>
          </w:p>
        </w:tc>
      </w:tr>
      <w:tr w:rsidR="006D36EA" w:rsidRPr="00260917" w14:paraId="06998A46" w14:textId="73C84EFD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78B0321C" w14:textId="66CF6703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Miedany</w:t>
            </w:r>
            <w:proofErr w:type="spellEnd"/>
            <w:r w:rsidRPr="00B72DE8">
              <w:t xml:space="preserve"> </w:t>
            </w:r>
            <w:r w:rsidRPr="00260917">
              <w:t>et al., (2014)</w:t>
            </w:r>
            <w:r w:rsidRPr="00B72DE8">
              <w:br/>
            </w:r>
          </w:p>
        </w:tc>
        <w:tc>
          <w:tcPr>
            <w:tcW w:w="6378" w:type="dxa"/>
          </w:tcPr>
          <w:p w14:paraId="668B3ACA" w14:textId="380CE8E4" w:rsidR="006D36EA" w:rsidRPr="00260917" w:rsidRDefault="006D36EA" w:rsidP="00B72DE8">
            <w:pPr>
              <w:spacing w:line="240" w:lineRule="auto"/>
            </w:pPr>
            <w:r w:rsidRPr="00B72DE8">
              <w:t>The arthritic patients' perspective of measuring treatment efficacy: Patient Reported Experience Measures (PREMs) as a quality tool.</w:t>
            </w:r>
          </w:p>
        </w:tc>
      </w:tr>
      <w:tr w:rsidR="006D36EA" w:rsidRPr="00260917" w14:paraId="17CEBA6F" w14:textId="065B5365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664CB80C" w14:textId="1F3A2A25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Chassany</w:t>
            </w:r>
            <w:proofErr w:type="spellEnd"/>
            <w:r w:rsidRPr="00260917">
              <w:t xml:space="preserve"> et al., (2015)</w:t>
            </w:r>
          </w:p>
        </w:tc>
        <w:tc>
          <w:tcPr>
            <w:tcW w:w="6378" w:type="dxa"/>
          </w:tcPr>
          <w:p w14:paraId="789AEE67" w14:textId="624F4B64" w:rsidR="006D36EA" w:rsidRPr="00260917" w:rsidRDefault="006D36EA" w:rsidP="00B72DE8">
            <w:pPr>
              <w:spacing w:line="240" w:lineRule="auto"/>
            </w:pPr>
            <w:r w:rsidRPr="00B72DE8">
              <w:t>The Intestinal Gas Questionnaire: Development of a new instrument for measuring gas-related symptoms and their impact on daily life.</w:t>
            </w:r>
          </w:p>
        </w:tc>
      </w:tr>
      <w:tr w:rsidR="006D36EA" w:rsidRPr="00260917" w14:paraId="44DD7554" w14:textId="6AB8E5C5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6E0D3163" w14:textId="6F91A656" w:rsidR="006D36EA" w:rsidRPr="00B72DE8" w:rsidRDefault="006D36EA" w:rsidP="00B72DE8">
            <w:pPr>
              <w:spacing w:line="240" w:lineRule="auto"/>
            </w:pPr>
            <w:r w:rsidRPr="00B72DE8">
              <w:t>Hayes</w:t>
            </w:r>
            <w:r w:rsidRPr="00260917">
              <w:t xml:space="preserve">, </w:t>
            </w:r>
            <w:proofErr w:type="spellStart"/>
            <w:r w:rsidRPr="00260917">
              <w:t>Henne</w:t>
            </w:r>
            <w:proofErr w:type="spellEnd"/>
            <w:r w:rsidRPr="00260917">
              <w:t xml:space="preserve">, &amp; </w:t>
            </w:r>
            <w:proofErr w:type="spellStart"/>
            <w:r w:rsidRPr="00260917">
              <w:t>Kinchen</w:t>
            </w:r>
            <w:proofErr w:type="spellEnd"/>
            <w:r w:rsidRPr="00260917">
              <w:t xml:space="preserve"> (2015)</w:t>
            </w:r>
          </w:p>
        </w:tc>
        <w:tc>
          <w:tcPr>
            <w:tcW w:w="6378" w:type="dxa"/>
          </w:tcPr>
          <w:p w14:paraId="52539640" w14:textId="170C2FFF" w:rsidR="006D36EA" w:rsidRPr="00260917" w:rsidRDefault="006D36EA" w:rsidP="00B72DE8">
            <w:pPr>
              <w:spacing w:line="240" w:lineRule="auto"/>
            </w:pPr>
            <w:r w:rsidRPr="00B72DE8">
              <w:t>Establishing the content validity of the Sexual Arousal, Interest, and Drive Scale and the Hypogonadism Energy Diary.</w:t>
            </w:r>
          </w:p>
        </w:tc>
      </w:tr>
      <w:tr w:rsidR="006D36EA" w:rsidRPr="00260917" w14:paraId="38BCE99A" w14:textId="6BB7ED5D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3DF84C55" w14:textId="522960DA" w:rsidR="006D36EA" w:rsidRPr="00B72DE8" w:rsidRDefault="006D36EA" w:rsidP="00B72DE8">
            <w:pPr>
              <w:spacing w:line="240" w:lineRule="auto"/>
            </w:pPr>
            <w:r w:rsidRPr="00B72DE8">
              <w:t xml:space="preserve">Matza </w:t>
            </w:r>
            <w:r w:rsidRPr="00260917">
              <w:t>et al., (2015)</w:t>
            </w:r>
          </w:p>
        </w:tc>
        <w:tc>
          <w:tcPr>
            <w:tcW w:w="6378" w:type="dxa"/>
          </w:tcPr>
          <w:p w14:paraId="0A19FA01" w14:textId="4999F5FE" w:rsidR="006D36EA" w:rsidRPr="00260917" w:rsidRDefault="006D36EA" w:rsidP="00B72DE8">
            <w:pPr>
              <w:spacing w:line="240" w:lineRule="auto"/>
            </w:pPr>
            <w:r w:rsidRPr="00B72DE8">
              <w:t>Qualitative Research on Fatigue Associated with Depression: Content Validity of the Fatigue Associated with Depression Questionnaire (FAsD-V2).</w:t>
            </w:r>
          </w:p>
        </w:tc>
      </w:tr>
      <w:tr w:rsidR="006D36EA" w:rsidRPr="00260917" w14:paraId="3599E6B1" w14:textId="2198BD86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009A2588" w14:textId="0ADF89DE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Naegeli</w:t>
            </w:r>
            <w:proofErr w:type="spellEnd"/>
            <w:r w:rsidRPr="00B72DE8">
              <w:t xml:space="preserve"> </w:t>
            </w:r>
            <w:r w:rsidRPr="00260917">
              <w:t>et al., (2015)</w:t>
            </w:r>
            <w:r w:rsidRPr="00B72DE8">
              <w:br/>
            </w:r>
          </w:p>
        </w:tc>
        <w:tc>
          <w:tcPr>
            <w:tcW w:w="6378" w:type="dxa"/>
          </w:tcPr>
          <w:p w14:paraId="7BAB8A41" w14:textId="327EFF7E" w:rsidR="006D36EA" w:rsidRPr="00260917" w:rsidRDefault="006D36EA" w:rsidP="00B72DE8">
            <w:pPr>
              <w:spacing w:line="240" w:lineRule="auto"/>
            </w:pPr>
            <w:r w:rsidRPr="00B72DE8">
              <w:t>The Worst Itch Numeric Rating Scale for patients with moderate to severe plaque psoriasis or psoriatic arthritis.</w:t>
            </w:r>
          </w:p>
        </w:tc>
      </w:tr>
      <w:tr w:rsidR="006D36EA" w:rsidRPr="00260917" w14:paraId="2949E754" w14:textId="7EE3D1E0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7A3CEA01" w14:textId="1251AA25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Schildmann</w:t>
            </w:r>
            <w:proofErr w:type="spellEnd"/>
            <w:r w:rsidRPr="00B72DE8">
              <w:t xml:space="preserve"> </w:t>
            </w:r>
            <w:r w:rsidRPr="00260917">
              <w:t>et al., (2015)</w:t>
            </w:r>
            <w:r w:rsidRPr="00B72DE8">
              <w:br/>
            </w:r>
          </w:p>
        </w:tc>
        <w:tc>
          <w:tcPr>
            <w:tcW w:w="6378" w:type="dxa"/>
          </w:tcPr>
          <w:p w14:paraId="04F77EBB" w14:textId="4D1C6608" w:rsidR="006D36EA" w:rsidRPr="00260917" w:rsidRDefault="006D36EA" w:rsidP="00B72DE8">
            <w:pPr>
              <w:spacing w:line="240" w:lineRule="auto"/>
            </w:pPr>
            <w:r w:rsidRPr="00B72DE8">
              <w:t>Discovering the hidden benefits of cognitive interviewing in two languages: The first phase of a validation study of the Integrated Palliative care Outcome Scale.</w:t>
            </w:r>
          </w:p>
        </w:tc>
      </w:tr>
      <w:tr w:rsidR="006D36EA" w:rsidRPr="00260917" w14:paraId="176A91BA" w14:textId="25C58541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6FC6FCC3" w14:textId="0EAE7C77" w:rsidR="006D36EA" w:rsidRPr="00B72DE8" w:rsidRDefault="006D36EA" w:rsidP="00B72DE8">
            <w:pPr>
              <w:spacing w:line="240" w:lineRule="auto"/>
            </w:pPr>
            <w:r w:rsidRPr="00B72DE8">
              <w:t xml:space="preserve">Feldman </w:t>
            </w:r>
            <w:r w:rsidRPr="00260917">
              <w:t>et al., (2016)</w:t>
            </w:r>
          </w:p>
        </w:tc>
        <w:tc>
          <w:tcPr>
            <w:tcW w:w="6378" w:type="dxa"/>
          </w:tcPr>
          <w:p w14:paraId="2595E6BB" w14:textId="558311E7" w:rsidR="006D36EA" w:rsidRPr="00260917" w:rsidRDefault="006D36EA" w:rsidP="00B72DE8">
            <w:pPr>
              <w:spacing w:line="240" w:lineRule="auto"/>
            </w:pPr>
            <w:r w:rsidRPr="00B72DE8">
              <w:t>Development of a patient-reported outcome questionnaire for use in adults with moderate-to-severe plaque psoriasis: The Psoriasis Symptoms and Signs Diary.</w:t>
            </w:r>
          </w:p>
        </w:tc>
      </w:tr>
      <w:tr w:rsidR="006D36EA" w:rsidRPr="00260917" w14:paraId="784E55E9" w14:textId="02C15ECB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585571FD" w14:textId="31DC99DF" w:rsidR="006D36EA" w:rsidRPr="00B72DE8" w:rsidRDefault="006D36EA" w:rsidP="00B72DE8">
            <w:pPr>
              <w:spacing w:line="240" w:lineRule="auto"/>
            </w:pPr>
            <w:r w:rsidRPr="00B72DE8">
              <w:t xml:space="preserve">Leggett </w:t>
            </w:r>
            <w:r w:rsidRPr="00260917">
              <w:t>et al., (2016)</w:t>
            </w:r>
            <w:r w:rsidRPr="00B72DE8">
              <w:br/>
            </w:r>
          </w:p>
        </w:tc>
        <w:tc>
          <w:tcPr>
            <w:tcW w:w="6378" w:type="dxa"/>
          </w:tcPr>
          <w:p w14:paraId="4F5E3077" w14:textId="2052B252" w:rsidR="006D36EA" w:rsidRPr="00260917" w:rsidRDefault="006D36EA" w:rsidP="00B72DE8">
            <w:pPr>
              <w:spacing w:line="240" w:lineRule="auto"/>
            </w:pPr>
            <w:r w:rsidRPr="00B72DE8">
              <w:t>Content validity of global measures for at-work productivity in patients with rheumatic diseases: An international qualitative study.</w:t>
            </w:r>
          </w:p>
        </w:tc>
      </w:tr>
      <w:tr w:rsidR="006D36EA" w:rsidRPr="00260917" w14:paraId="3381CC92" w14:textId="6B763134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452EE828" w14:textId="7C3C298A" w:rsidR="006D36EA" w:rsidRPr="00B72DE8" w:rsidRDefault="006D36EA" w:rsidP="00B72DE8">
            <w:pPr>
              <w:spacing w:line="240" w:lineRule="auto"/>
            </w:pPr>
            <w:r w:rsidRPr="00B72DE8">
              <w:t xml:space="preserve">McCollister </w:t>
            </w:r>
            <w:r w:rsidRPr="00260917">
              <w:t xml:space="preserve">et al., (2016) </w:t>
            </w:r>
          </w:p>
        </w:tc>
        <w:tc>
          <w:tcPr>
            <w:tcW w:w="6378" w:type="dxa"/>
          </w:tcPr>
          <w:p w14:paraId="304A7EEB" w14:textId="1F8FC0BE" w:rsidR="006D36EA" w:rsidRPr="00260917" w:rsidRDefault="006D36EA" w:rsidP="00B72DE8">
            <w:pPr>
              <w:spacing w:line="240" w:lineRule="auto"/>
            </w:pPr>
            <w:r w:rsidRPr="00B72DE8">
              <w:t>Development of the Pulmonary Arterial Hypertension-Symptoms and Impact (PAH-SYMPACT) questionnaire: A new patient-reported outcome instrument for PAH.</w:t>
            </w:r>
          </w:p>
        </w:tc>
      </w:tr>
      <w:tr w:rsidR="006D36EA" w:rsidRPr="00260917" w14:paraId="3F40BE24" w14:textId="34F3CDEC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74FC276E" w14:textId="277DC406" w:rsidR="006D36EA" w:rsidRPr="00B72DE8" w:rsidRDefault="006D36EA" w:rsidP="00B72DE8">
            <w:pPr>
              <w:spacing w:line="240" w:lineRule="auto"/>
            </w:pPr>
            <w:r w:rsidRPr="00260917">
              <w:t>Banderas et al., (2017)</w:t>
            </w:r>
            <w:r w:rsidRPr="00B72DE8">
              <w:br/>
            </w:r>
          </w:p>
        </w:tc>
        <w:tc>
          <w:tcPr>
            <w:tcW w:w="6378" w:type="dxa"/>
          </w:tcPr>
          <w:p w14:paraId="082F9454" w14:textId="68E20167" w:rsidR="006D36EA" w:rsidRPr="00260917" w:rsidRDefault="006D36EA" w:rsidP="00B72DE8">
            <w:pPr>
              <w:spacing w:line="240" w:lineRule="auto"/>
            </w:pPr>
            <w:r w:rsidRPr="00B72DE8">
              <w:t>Development of the Rheumatoid Arthritis Symptom Questionnaire (RASQ): a patient reported outcome scale for measuring symptoms of rheumatoid arthritis.</w:t>
            </w:r>
          </w:p>
        </w:tc>
      </w:tr>
      <w:tr w:rsidR="006D36EA" w:rsidRPr="00260917" w14:paraId="419AC2EA" w14:textId="245A19D5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0F091650" w14:textId="17C1C67D" w:rsidR="006D36EA" w:rsidRPr="00B72DE8" w:rsidRDefault="006D36EA" w:rsidP="00B72DE8">
            <w:pPr>
              <w:spacing w:line="240" w:lineRule="auto"/>
            </w:pPr>
            <w:r w:rsidRPr="00B72DE8">
              <w:lastRenderedPageBreak/>
              <w:t>Gwaltney</w:t>
            </w:r>
            <w:r w:rsidRPr="00260917">
              <w:t xml:space="preserve"> et al., (2017)</w:t>
            </w:r>
          </w:p>
        </w:tc>
        <w:tc>
          <w:tcPr>
            <w:tcW w:w="6378" w:type="dxa"/>
          </w:tcPr>
          <w:p w14:paraId="2F9DC683" w14:textId="415CB817" w:rsidR="006D36EA" w:rsidRPr="00260917" w:rsidRDefault="006D36EA" w:rsidP="00B72DE8">
            <w:pPr>
              <w:spacing w:line="240" w:lineRule="auto"/>
            </w:pPr>
            <w:r w:rsidRPr="00B72DE8">
              <w:t>Development of a harmonized patient-reported outcome questionnaire to assess myelofibrosis symptoms in clinical trials.</w:t>
            </w:r>
          </w:p>
        </w:tc>
      </w:tr>
      <w:tr w:rsidR="006D36EA" w:rsidRPr="00260917" w14:paraId="05B44214" w14:textId="52D56A07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1BF7141E" w14:textId="67504688" w:rsidR="006D36EA" w:rsidRPr="00B72DE8" w:rsidRDefault="006D36EA" w:rsidP="00B72DE8">
            <w:pPr>
              <w:spacing w:line="240" w:lineRule="auto"/>
            </w:pPr>
            <w:r w:rsidRPr="00B72DE8">
              <w:t xml:space="preserve">Mathias </w:t>
            </w:r>
            <w:r w:rsidRPr="00260917">
              <w:t>et al., (2017)</w:t>
            </w:r>
            <w:r w:rsidRPr="00B72DE8">
              <w:br/>
            </w:r>
          </w:p>
        </w:tc>
        <w:tc>
          <w:tcPr>
            <w:tcW w:w="6378" w:type="dxa"/>
          </w:tcPr>
          <w:p w14:paraId="60517199" w14:textId="1D0F24DF" w:rsidR="006D36EA" w:rsidRPr="00260917" w:rsidRDefault="006D36EA" w:rsidP="00B72DE8">
            <w:pPr>
              <w:spacing w:line="240" w:lineRule="auto"/>
            </w:pPr>
            <w:r w:rsidRPr="00B72DE8">
              <w:t>Patient experience in systemic lupus erythematosus: development of novel patient-reported symptom and patient-reported impact measures.</w:t>
            </w:r>
          </w:p>
        </w:tc>
      </w:tr>
      <w:tr w:rsidR="006D36EA" w:rsidRPr="00260917" w14:paraId="3BFDCD1D" w14:textId="2F7FD95E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3D468A3E" w14:textId="312AF1E5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Paty</w:t>
            </w:r>
            <w:proofErr w:type="spellEnd"/>
            <w:r w:rsidRPr="00260917">
              <w:t xml:space="preserve">, </w:t>
            </w:r>
            <w:proofErr w:type="spellStart"/>
            <w:r w:rsidRPr="00260917">
              <w:t>Elash</w:t>
            </w:r>
            <w:proofErr w:type="spellEnd"/>
            <w:r w:rsidRPr="00260917">
              <w:t>, &amp; Turner-Bowker (2017)</w:t>
            </w:r>
          </w:p>
        </w:tc>
        <w:tc>
          <w:tcPr>
            <w:tcW w:w="6378" w:type="dxa"/>
          </w:tcPr>
          <w:p w14:paraId="56C2BC5F" w14:textId="690642AB" w:rsidR="006D36EA" w:rsidRPr="00260917" w:rsidRDefault="006D36EA" w:rsidP="00B72DE8">
            <w:pPr>
              <w:spacing w:line="240" w:lineRule="auto"/>
            </w:pPr>
            <w:r w:rsidRPr="00B72DE8">
              <w:t xml:space="preserve">Content Validity for the </w:t>
            </w:r>
            <w:proofErr w:type="spellStart"/>
            <w:r w:rsidRPr="00B72DE8">
              <w:t>VVSymQ</w:t>
            </w:r>
            <w:proofErr w:type="spellEnd"/>
            <w:r w:rsidRPr="00B72DE8">
              <w:t xml:space="preserve"> Instrument: A New Patient-Reported Outcome Measure for the Assessment of Varicose Veins Symptoms.</w:t>
            </w:r>
          </w:p>
        </w:tc>
      </w:tr>
      <w:tr w:rsidR="006D36EA" w:rsidRPr="00260917" w14:paraId="1F07A4E5" w14:textId="07C15E75" w:rsidTr="00260917">
        <w:trPr>
          <w:trHeight w:val="2271"/>
        </w:trPr>
        <w:tc>
          <w:tcPr>
            <w:tcW w:w="2122" w:type="dxa"/>
            <w:shd w:val="clear" w:color="auto" w:fill="auto"/>
            <w:hideMark/>
          </w:tcPr>
          <w:p w14:paraId="428A587E" w14:textId="6CB44C4A" w:rsidR="006D36EA" w:rsidRPr="00B72DE8" w:rsidRDefault="006D36EA" w:rsidP="00B72DE8">
            <w:pPr>
              <w:spacing w:line="240" w:lineRule="auto"/>
            </w:pPr>
            <w:r w:rsidRPr="00B72DE8">
              <w:t xml:space="preserve">White </w:t>
            </w:r>
            <w:r w:rsidRPr="00260917">
              <w:t>et al., (2017)</w:t>
            </w:r>
          </w:p>
        </w:tc>
        <w:tc>
          <w:tcPr>
            <w:tcW w:w="6378" w:type="dxa"/>
          </w:tcPr>
          <w:p w14:paraId="20516F18" w14:textId="30389B26" w:rsidR="006D36EA" w:rsidRPr="00260917" w:rsidRDefault="006D36EA" w:rsidP="00B72DE8">
            <w:pPr>
              <w:spacing w:line="240" w:lineRule="auto"/>
            </w:pPr>
            <w:r w:rsidRPr="00B72DE8">
              <w:t>Content validation of the SF-36v2 R health survey with AL amyloidosis patients.</w:t>
            </w:r>
          </w:p>
        </w:tc>
      </w:tr>
      <w:tr w:rsidR="006D36EA" w:rsidRPr="00260917" w14:paraId="365A512F" w14:textId="6F1FB539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249F7973" w14:textId="69F25F6F" w:rsidR="006D36EA" w:rsidRPr="00B72DE8" w:rsidRDefault="006D36EA" w:rsidP="00B72DE8">
            <w:pPr>
              <w:spacing w:line="240" w:lineRule="auto"/>
            </w:pPr>
            <w:r w:rsidRPr="00B72DE8">
              <w:t xml:space="preserve">Abrams </w:t>
            </w:r>
            <w:r w:rsidRPr="00260917">
              <w:t>et al., (2018)</w:t>
            </w:r>
            <w:r w:rsidRPr="00B72DE8">
              <w:br/>
            </w:r>
          </w:p>
        </w:tc>
        <w:tc>
          <w:tcPr>
            <w:tcW w:w="6378" w:type="dxa"/>
          </w:tcPr>
          <w:p w14:paraId="2E782CD1" w14:textId="06A4D268" w:rsidR="006D36EA" w:rsidRPr="00260917" w:rsidRDefault="006D36EA" w:rsidP="00B72DE8">
            <w:pPr>
              <w:spacing w:line="240" w:lineRule="auto"/>
            </w:pPr>
            <w:r w:rsidRPr="00B72DE8">
              <w:t xml:space="preserve">Development of the Impact of </w:t>
            </w:r>
            <w:proofErr w:type="spellStart"/>
            <w:r w:rsidRPr="00B72DE8">
              <w:t>Nighttime</w:t>
            </w:r>
            <w:proofErr w:type="spellEnd"/>
            <w:r w:rsidRPr="00B72DE8">
              <w:t xml:space="preserve"> Urination (INTU) questionnaire to assess the impact of nocturia on health and functioning.</w:t>
            </w:r>
          </w:p>
        </w:tc>
      </w:tr>
      <w:tr w:rsidR="006D36EA" w:rsidRPr="00260917" w14:paraId="0C40D9C2" w14:textId="535C10FC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069FA797" w14:textId="13560CD2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Chiarotto</w:t>
            </w:r>
            <w:proofErr w:type="spellEnd"/>
            <w:r w:rsidRPr="00B72DE8">
              <w:t xml:space="preserve"> </w:t>
            </w:r>
            <w:r w:rsidRPr="00260917">
              <w:t>et al., (2018)</w:t>
            </w:r>
          </w:p>
        </w:tc>
        <w:tc>
          <w:tcPr>
            <w:tcW w:w="6378" w:type="dxa"/>
          </w:tcPr>
          <w:p w14:paraId="0E048332" w14:textId="7C288BD6" w:rsidR="006D36EA" w:rsidRPr="00260917" w:rsidRDefault="006D36EA" w:rsidP="00B72DE8">
            <w:pPr>
              <w:spacing w:line="240" w:lineRule="auto"/>
            </w:pPr>
            <w:r w:rsidRPr="00B72DE8">
              <w:t>Core outcome measurement instruments for clinical trials in nonspecific low back pain.</w:t>
            </w:r>
          </w:p>
        </w:tc>
      </w:tr>
      <w:tr w:rsidR="006D36EA" w:rsidRPr="00260917" w14:paraId="066A04C0" w14:textId="5E29BB00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282CB01E" w14:textId="64DA1659" w:rsidR="006D36EA" w:rsidRPr="00B72DE8" w:rsidRDefault="006D36EA" w:rsidP="00B72DE8">
            <w:pPr>
              <w:spacing w:line="240" w:lineRule="auto"/>
            </w:pPr>
            <w:r w:rsidRPr="00B72DE8">
              <w:t xml:space="preserve">Hyland </w:t>
            </w:r>
            <w:r w:rsidRPr="00260917">
              <w:t>et al., (2018)</w:t>
            </w:r>
          </w:p>
        </w:tc>
        <w:tc>
          <w:tcPr>
            <w:tcW w:w="6378" w:type="dxa"/>
          </w:tcPr>
          <w:p w14:paraId="01F7E4CB" w14:textId="3A898974" w:rsidR="006D36EA" w:rsidRPr="00260917" w:rsidRDefault="006D36EA" w:rsidP="00B72DE8">
            <w:pPr>
              <w:spacing w:line="240" w:lineRule="auto"/>
            </w:pPr>
            <w:r w:rsidRPr="00B72DE8">
              <w:t>How patient participation was used to develop a questionnaire that is fit for purpose for assessing quality of life in severe asthma.</w:t>
            </w:r>
          </w:p>
        </w:tc>
      </w:tr>
      <w:tr w:rsidR="006D36EA" w:rsidRPr="00260917" w14:paraId="2B29E08A" w14:textId="1E10E18B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79AA57FB" w14:textId="1CD00293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Revicki</w:t>
            </w:r>
            <w:proofErr w:type="spellEnd"/>
            <w:r w:rsidRPr="00B72DE8">
              <w:t xml:space="preserve"> </w:t>
            </w:r>
            <w:r w:rsidRPr="00260917">
              <w:t>et al., (2018)</w:t>
            </w:r>
          </w:p>
        </w:tc>
        <w:tc>
          <w:tcPr>
            <w:tcW w:w="6378" w:type="dxa"/>
          </w:tcPr>
          <w:p w14:paraId="08A941E8" w14:textId="496AF298" w:rsidR="006D36EA" w:rsidRPr="00260917" w:rsidRDefault="006D36EA" w:rsidP="00B72DE8">
            <w:pPr>
              <w:spacing w:line="240" w:lineRule="auto"/>
            </w:pPr>
            <w:r w:rsidRPr="00B72DE8">
              <w:t>The content validity of the ANMS GCSI-DD in patients with idiopathic or diabetic gastroparesis.</w:t>
            </w:r>
          </w:p>
        </w:tc>
      </w:tr>
      <w:tr w:rsidR="006D36EA" w:rsidRPr="00260917" w14:paraId="55245AAB" w14:textId="6052126F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523C1E30" w14:textId="17F731C5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Hendrieckx</w:t>
            </w:r>
            <w:proofErr w:type="spellEnd"/>
            <w:r w:rsidRPr="00B72DE8">
              <w:t xml:space="preserve"> </w:t>
            </w:r>
            <w:r w:rsidRPr="00260917">
              <w:t>et al., (2019)</w:t>
            </w:r>
          </w:p>
        </w:tc>
        <w:tc>
          <w:tcPr>
            <w:tcW w:w="6378" w:type="dxa"/>
          </w:tcPr>
          <w:p w14:paraId="479A0C28" w14:textId="26E987B0" w:rsidR="006D36EA" w:rsidRPr="00260917" w:rsidRDefault="006D36EA" w:rsidP="00B72DE8">
            <w:pPr>
              <w:spacing w:line="240" w:lineRule="auto"/>
            </w:pPr>
            <w:r w:rsidRPr="00B72DE8">
              <w:t>Impact of severe hypoglycaemia on psychological outcomes in adults with Type 2 diabetes: a systematic review.</w:t>
            </w:r>
          </w:p>
        </w:tc>
      </w:tr>
      <w:tr w:rsidR="006D36EA" w:rsidRPr="00260917" w14:paraId="1AE3DEBB" w14:textId="7BD14095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2C3A3B92" w14:textId="42F3CD5E" w:rsidR="006D36EA" w:rsidRPr="00B72DE8" w:rsidRDefault="006D36EA" w:rsidP="00B72DE8">
            <w:pPr>
              <w:spacing w:line="240" w:lineRule="auto"/>
            </w:pPr>
            <w:r w:rsidRPr="00B72DE8">
              <w:t xml:space="preserve">Martin </w:t>
            </w:r>
            <w:r w:rsidRPr="00260917">
              <w:t>et al., (2019)</w:t>
            </w:r>
          </w:p>
        </w:tc>
        <w:tc>
          <w:tcPr>
            <w:tcW w:w="6378" w:type="dxa"/>
          </w:tcPr>
          <w:p w14:paraId="25A77D1B" w14:textId="680735F0" w:rsidR="006D36EA" w:rsidRPr="00260917" w:rsidRDefault="006D36EA" w:rsidP="00B72DE8">
            <w:pPr>
              <w:spacing w:line="240" w:lineRule="auto"/>
            </w:pPr>
            <w:r w:rsidRPr="00B72DE8">
              <w:t>Development and adaptation of patient-reported outcome measures for patients who experience itch associated with primary biliary cholangitis.</w:t>
            </w:r>
          </w:p>
        </w:tc>
      </w:tr>
      <w:tr w:rsidR="006D36EA" w:rsidRPr="00260917" w14:paraId="0F589A9F" w14:textId="25773AB8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4D4C783F" w14:textId="4F2D3CA6" w:rsidR="006D36EA" w:rsidRPr="00B72DE8" w:rsidRDefault="006D36EA" w:rsidP="00B72DE8">
            <w:pPr>
              <w:spacing w:line="240" w:lineRule="auto"/>
            </w:pPr>
            <w:r w:rsidRPr="00B72DE8">
              <w:t xml:space="preserve">Speck </w:t>
            </w:r>
            <w:r w:rsidRPr="00260917">
              <w:t>et al., (2019)</w:t>
            </w:r>
          </w:p>
        </w:tc>
        <w:tc>
          <w:tcPr>
            <w:tcW w:w="6378" w:type="dxa"/>
          </w:tcPr>
          <w:p w14:paraId="6A146A60" w14:textId="77AD3191" w:rsidR="006D36EA" w:rsidRPr="00260917" w:rsidRDefault="006D36EA" w:rsidP="00B72DE8">
            <w:pPr>
              <w:spacing w:line="240" w:lineRule="auto"/>
            </w:pPr>
            <w:r w:rsidRPr="00B72DE8">
              <w:t>Content validity of the Migraine-Specific Quality of Life Questionnaire version 2.1 electronic patient-reported outcome.</w:t>
            </w:r>
          </w:p>
        </w:tc>
      </w:tr>
      <w:tr w:rsidR="006D36EA" w:rsidRPr="00260917" w14:paraId="1370A595" w14:textId="2C41D44B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6EA145DD" w14:textId="21D9BC69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Ernstsson</w:t>
            </w:r>
            <w:proofErr w:type="spellEnd"/>
            <w:r w:rsidRPr="00B72DE8">
              <w:t xml:space="preserve"> </w:t>
            </w:r>
            <w:r w:rsidRPr="00260917">
              <w:t>et al., (2020)</w:t>
            </w:r>
          </w:p>
        </w:tc>
        <w:tc>
          <w:tcPr>
            <w:tcW w:w="6378" w:type="dxa"/>
          </w:tcPr>
          <w:p w14:paraId="747A1EE7" w14:textId="4A5391C5" w:rsidR="006D36EA" w:rsidRPr="00260917" w:rsidRDefault="006D36EA" w:rsidP="00B72DE8">
            <w:pPr>
              <w:spacing w:line="240" w:lineRule="auto"/>
            </w:pPr>
            <w:r w:rsidRPr="00B72DE8">
              <w:t>Reporting and valuing one's own health: a think aloud study using EQ-5D-5L, EQ VAS and a time trade-off question among patients with a chronic condition.</w:t>
            </w:r>
          </w:p>
        </w:tc>
      </w:tr>
      <w:tr w:rsidR="006D36EA" w:rsidRPr="00260917" w14:paraId="4E019681" w14:textId="0C008612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5B2AC2E2" w14:textId="76D9E217" w:rsidR="006D36EA" w:rsidRPr="00B72DE8" w:rsidRDefault="006D36EA" w:rsidP="00B72DE8">
            <w:pPr>
              <w:spacing w:line="240" w:lineRule="auto"/>
            </w:pPr>
            <w:r w:rsidRPr="00B72DE8">
              <w:lastRenderedPageBreak/>
              <w:t xml:space="preserve">Goswami </w:t>
            </w:r>
            <w:r w:rsidRPr="00260917">
              <w:t>et al., (2020)</w:t>
            </w:r>
          </w:p>
        </w:tc>
        <w:tc>
          <w:tcPr>
            <w:tcW w:w="6378" w:type="dxa"/>
          </w:tcPr>
          <w:p w14:paraId="0B2427A6" w14:textId="030C036B" w:rsidR="006D36EA" w:rsidRPr="00260917" w:rsidRDefault="006D36EA" w:rsidP="00B72DE8">
            <w:pPr>
              <w:spacing w:line="240" w:lineRule="auto"/>
            </w:pPr>
            <w:r w:rsidRPr="00B72DE8">
              <w:t xml:space="preserve">Development of a Novel </w:t>
            </w:r>
            <w:proofErr w:type="spellStart"/>
            <w:r w:rsidRPr="00B72DE8">
              <w:t>Hematological</w:t>
            </w:r>
            <w:proofErr w:type="spellEnd"/>
            <w:r w:rsidRPr="00B72DE8">
              <w:t xml:space="preserve"> Malignancy Specific Patient-Reported Outcome Measure (HM-PRO): Content Validity.</w:t>
            </w:r>
          </w:p>
        </w:tc>
      </w:tr>
      <w:tr w:rsidR="006D36EA" w:rsidRPr="00260917" w14:paraId="6A0AC9DD" w14:textId="0511CD3F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45B77E6A" w14:textId="123F6E54" w:rsidR="006D36EA" w:rsidRPr="00B72DE8" w:rsidRDefault="006D36EA" w:rsidP="00B72DE8">
            <w:pPr>
              <w:spacing w:line="240" w:lineRule="auto"/>
            </w:pPr>
            <w:r w:rsidRPr="00B72DE8">
              <w:t xml:space="preserve">Trudeau </w:t>
            </w:r>
            <w:r w:rsidRPr="00260917">
              <w:t>et al., (2020)</w:t>
            </w:r>
          </w:p>
        </w:tc>
        <w:tc>
          <w:tcPr>
            <w:tcW w:w="6378" w:type="dxa"/>
          </w:tcPr>
          <w:p w14:paraId="16FB975F" w14:textId="7EEBD2F8" w:rsidR="006D36EA" w:rsidRPr="00260917" w:rsidRDefault="006D36EA" w:rsidP="00B72DE8">
            <w:pPr>
              <w:spacing w:line="240" w:lineRule="auto"/>
            </w:pPr>
            <w:r w:rsidRPr="00B72DE8">
              <w:t>Content validity of patient-reported outcomes for use in lower-risk myelodysplastic syndromes.</w:t>
            </w:r>
          </w:p>
        </w:tc>
      </w:tr>
      <w:tr w:rsidR="006D36EA" w:rsidRPr="00260917" w14:paraId="42955271" w14:textId="4CEAD4CD" w:rsidTr="00260917">
        <w:trPr>
          <w:trHeight w:val="980"/>
        </w:trPr>
        <w:tc>
          <w:tcPr>
            <w:tcW w:w="2122" w:type="dxa"/>
            <w:shd w:val="clear" w:color="auto" w:fill="auto"/>
            <w:hideMark/>
          </w:tcPr>
          <w:p w14:paraId="2CAF3161" w14:textId="0CE70034" w:rsidR="006D36EA" w:rsidRPr="00B72DE8" w:rsidRDefault="006D36EA" w:rsidP="00B72DE8">
            <w:pPr>
              <w:spacing w:line="240" w:lineRule="auto"/>
            </w:pPr>
            <w:r w:rsidRPr="00B72DE8">
              <w:t xml:space="preserve">Aronson </w:t>
            </w:r>
            <w:r w:rsidRPr="00260917">
              <w:t>et al., (2021)</w:t>
            </w:r>
          </w:p>
        </w:tc>
        <w:tc>
          <w:tcPr>
            <w:tcW w:w="6378" w:type="dxa"/>
          </w:tcPr>
          <w:p w14:paraId="67F2ACA3" w14:textId="38096FA7" w:rsidR="006D36EA" w:rsidRPr="00260917" w:rsidRDefault="006D36EA" w:rsidP="00B72DE8">
            <w:pPr>
              <w:spacing w:line="240" w:lineRule="auto"/>
            </w:pPr>
            <w:r w:rsidRPr="00B72DE8">
              <w:t>Establishing content-validity of a disease-specific health-related quality of life instrument for patients with chronic hypersensitivity pneumonitis.</w:t>
            </w:r>
          </w:p>
        </w:tc>
      </w:tr>
      <w:tr w:rsidR="006D36EA" w:rsidRPr="00260917" w14:paraId="3B0E44CA" w14:textId="63D5E632" w:rsidTr="00260917">
        <w:trPr>
          <w:trHeight w:val="980"/>
        </w:trPr>
        <w:tc>
          <w:tcPr>
            <w:tcW w:w="2122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26DB7247" w14:textId="74A51C7C" w:rsidR="006D36EA" w:rsidRPr="00B72DE8" w:rsidRDefault="006D36EA" w:rsidP="00B72DE8">
            <w:pPr>
              <w:spacing w:line="240" w:lineRule="auto"/>
            </w:pPr>
            <w:proofErr w:type="spellStart"/>
            <w:r w:rsidRPr="00B72DE8">
              <w:t>Gabes</w:t>
            </w:r>
            <w:proofErr w:type="spellEnd"/>
            <w:r w:rsidRPr="00B72DE8">
              <w:t xml:space="preserve"> </w:t>
            </w:r>
            <w:r w:rsidRPr="00260917">
              <w:t>et al., (2021)</w:t>
            </w:r>
          </w:p>
        </w:tc>
        <w:tc>
          <w:tcPr>
            <w:tcW w:w="6378" w:type="dxa"/>
            <w:tcBorders>
              <w:bottom w:val="single" w:sz="4" w:space="0" w:color="auto"/>
            </w:tcBorders>
          </w:tcPr>
          <w:p w14:paraId="1FECE51B" w14:textId="5D0D384D" w:rsidR="006D36EA" w:rsidRPr="00260917" w:rsidRDefault="006D36EA" w:rsidP="00B72DE8">
            <w:pPr>
              <w:spacing w:line="240" w:lineRule="auto"/>
            </w:pPr>
            <w:r w:rsidRPr="00B72DE8">
              <w:t>The German RECAP questionnaire: linguistic validation and cognitive debriefing in German adults with self-reported atopic eczema and parents of affected children.</w:t>
            </w:r>
          </w:p>
        </w:tc>
      </w:tr>
    </w:tbl>
    <w:p w14:paraId="254D202C" w14:textId="4836F317" w:rsidR="00B72DE8" w:rsidRPr="00260917" w:rsidRDefault="00B72DE8" w:rsidP="00B72DE8"/>
    <w:sectPr w:rsidR="00B72DE8" w:rsidRPr="00260917" w:rsidSect="00D7135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D51FF30" w14:textId="77777777" w:rsidR="00D6041B" w:rsidRDefault="00D6041B" w:rsidP="00013FF6">
      <w:pPr>
        <w:spacing w:line="240" w:lineRule="auto"/>
      </w:pPr>
      <w:r>
        <w:separator/>
      </w:r>
    </w:p>
  </w:endnote>
  <w:endnote w:type="continuationSeparator" w:id="0">
    <w:p w14:paraId="25086C21" w14:textId="77777777" w:rsidR="00D6041B" w:rsidRDefault="00D6041B" w:rsidP="00013FF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">
    <w:altName w:val="﷽﷽﷽﷽﷽﷽﷽﷽ኀ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DBDCA7A" w14:textId="77777777" w:rsidR="00D6041B" w:rsidRDefault="00D6041B" w:rsidP="00013FF6">
      <w:pPr>
        <w:spacing w:line="240" w:lineRule="auto"/>
      </w:pPr>
      <w:r>
        <w:separator/>
      </w:r>
    </w:p>
  </w:footnote>
  <w:footnote w:type="continuationSeparator" w:id="0">
    <w:p w14:paraId="4DA32378" w14:textId="77777777" w:rsidR="00D6041B" w:rsidRDefault="00D6041B" w:rsidP="00013FF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3C21B6"/>
    <w:multiLevelType w:val="hybridMultilevel"/>
    <w:tmpl w:val="08CE4872"/>
    <w:lvl w:ilvl="0" w:tplc="945E707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C645ED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C9E014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568C87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F42C0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F2C815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6FE80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88A2E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F04C63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3BE86771"/>
    <w:multiLevelType w:val="hybridMultilevel"/>
    <w:tmpl w:val="340C3D0E"/>
    <w:lvl w:ilvl="0" w:tplc="A2ECD4F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54823D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E96D11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53A48B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A1C17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43CDB7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BC055A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EBEDF6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5FEFA0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3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2e005fs2swvoeftwnvfdtx0p202tv05s9p&quot;&gt;My EndNote Library&lt;record-ids&gt;&lt;item&gt;7&lt;/item&gt;&lt;item&gt;12&lt;/item&gt;&lt;item&gt;3206&lt;/item&gt;&lt;item&gt;3210&lt;/item&gt;&lt;item&gt;3643&lt;/item&gt;&lt;item&gt;3895&lt;/item&gt;&lt;item&gt;3966&lt;/item&gt;&lt;item&gt;3969&lt;/item&gt;&lt;item&gt;4005&lt;/item&gt;&lt;item&gt;4006&lt;/item&gt;&lt;item&gt;4008&lt;/item&gt;&lt;item&gt;4029&lt;/item&gt;&lt;item&gt;4093&lt;/item&gt;&lt;item&gt;4118&lt;/item&gt;&lt;item&gt;4153&lt;/item&gt;&lt;item&gt;4174&lt;/item&gt;&lt;item&gt;4201&lt;/item&gt;&lt;item&gt;4302&lt;/item&gt;&lt;item&gt;4410&lt;/item&gt;&lt;item&gt;4432&lt;/item&gt;&lt;item&gt;4558&lt;/item&gt;&lt;item&gt;4635&lt;/item&gt;&lt;item&gt;4678&lt;/item&gt;&lt;item&gt;4683&lt;/item&gt;&lt;item&gt;4760&lt;/item&gt;&lt;item&gt;4785&lt;/item&gt;&lt;/record-ids&gt;&lt;/item&gt;&lt;/Libraries&gt;"/>
  </w:docVars>
  <w:rsids>
    <w:rsidRoot w:val="00013FF6"/>
    <w:rsid w:val="00013FF6"/>
    <w:rsid w:val="00014828"/>
    <w:rsid w:val="00025894"/>
    <w:rsid w:val="00066CE8"/>
    <w:rsid w:val="00085AD3"/>
    <w:rsid w:val="000C7888"/>
    <w:rsid w:val="00123B8A"/>
    <w:rsid w:val="0015672E"/>
    <w:rsid w:val="001704DE"/>
    <w:rsid w:val="001844AE"/>
    <w:rsid w:val="001D5516"/>
    <w:rsid w:val="001F656D"/>
    <w:rsid w:val="001F7752"/>
    <w:rsid w:val="002351F3"/>
    <w:rsid w:val="002468AD"/>
    <w:rsid w:val="00260917"/>
    <w:rsid w:val="002B5F9C"/>
    <w:rsid w:val="002B7C19"/>
    <w:rsid w:val="00373612"/>
    <w:rsid w:val="003739F6"/>
    <w:rsid w:val="00374287"/>
    <w:rsid w:val="00387850"/>
    <w:rsid w:val="00390A9A"/>
    <w:rsid w:val="004044F1"/>
    <w:rsid w:val="00414809"/>
    <w:rsid w:val="00422B51"/>
    <w:rsid w:val="00490C4E"/>
    <w:rsid w:val="0049772B"/>
    <w:rsid w:val="004B1249"/>
    <w:rsid w:val="004C47E3"/>
    <w:rsid w:val="004D64FC"/>
    <w:rsid w:val="004E2451"/>
    <w:rsid w:val="004F3571"/>
    <w:rsid w:val="005019EC"/>
    <w:rsid w:val="005307FF"/>
    <w:rsid w:val="005439A1"/>
    <w:rsid w:val="00580BFA"/>
    <w:rsid w:val="00590E1E"/>
    <w:rsid w:val="005A3FB2"/>
    <w:rsid w:val="005C7E9F"/>
    <w:rsid w:val="005D427E"/>
    <w:rsid w:val="005E34C3"/>
    <w:rsid w:val="00601407"/>
    <w:rsid w:val="00622697"/>
    <w:rsid w:val="00640C2A"/>
    <w:rsid w:val="0068142B"/>
    <w:rsid w:val="0069287A"/>
    <w:rsid w:val="00695C64"/>
    <w:rsid w:val="006C377F"/>
    <w:rsid w:val="006D36EA"/>
    <w:rsid w:val="006D6D0D"/>
    <w:rsid w:val="006E1C70"/>
    <w:rsid w:val="00743ECC"/>
    <w:rsid w:val="00790C65"/>
    <w:rsid w:val="00793167"/>
    <w:rsid w:val="007D09A9"/>
    <w:rsid w:val="007D6BFA"/>
    <w:rsid w:val="007D76C2"/>
    <w:rsid w:val="007E60F0"/>
    <w:rsid w:val="0087433D"/>
    <w:rsid w:val="00877EBF"/>
    <w:rsid w:val="008D51FF"/>
    <w:rsid w:val="008E1481"/>
    <w:rsid w:val="008E7CB9"/>
    <w:rsid w:val="00923F0D"/>
    <w:rsid w:val="00965B2C"/>
    <w:rsid w:val="00971882"/>
    <w:rsid w:val="009A030C"/>
    <w:rsid w:val="009E36D7"/>
    <w:rsid w:val="00A2042E"/>
    <w:rsid w:val="00A40E0A"/>
    <w:rsid w:val="00A52741"/>
    <w:rsid w:val="00A52A8D"/>
    <w:rsid w:val="00A61080"/>
    <w:rsid w:val="00A74192"/>
    <w:rsid w:val="00AA261B"/>
    <w:rsid w:val="00AB1C65"/>
    <w:rsid w:val="00AD1D70"/>
    <w:rsid w:val="00B00036"/>
    <w:rsid w:val="00B72DE8"/>
    <w:rsid w:val="00BD0398"/>
    <w:rsid w:val="00C00601"/>
    <w:rsid w:val="00C0349B"/>
    <w:rsid w:val="00C136FD"/>
    <w:rsid w:val="00C731BF"/>
    <w:rsid w:val="00C80AC5"/>
    <w:rsid w:val="00CC3915"/>
    <w:rsid w:val="00CD5FC4"/>
    <w:rsid w:val="00D4550C"/>
    <w:rsid w:val="00D6041B"/>
    <w:rsid w:val="00D71356"/>
    <w:rsid w:val="00DF0B5C"/>
    <w:rsid w:val="00E41C73"/>
    <w:rsid w:val="00E652DA"/>
    <w:rsid w:val="00E72B6E"/>
    <w:rsid w:val="00EC122A"/>
    <w:rsid w:val="00ED6D21"/>
    <w:rsid w:val="00EE189C"/>
    <w:rsid w:val="00F36676"/>
    <w:rsid w:val="00F94685"/>
    <w:rsid w:val="00FA4DEB"/>
    <w:rsid w:val="00FB3D2A"/>
    <w:rsid w:val="00FD0A94"/>
    <w:rsid w:val="00FD21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9368ACF"/>
  <w15:chartTrackingRefBased/>
  <w15:docId w15:val="{6F6E70DF-3DF1-1042-9479-27C6A7C86E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Times New Roman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C3915"/>
    <w:pPr>
      <w:spacing w:line="480" w:lineRule="auto"/>
    </w:pPr>
    <w:rPr>
      <w:rFonts w:ascii="Times New Roman" w:hAnsi="Times New Roman" w:cs="Times New Roman"/>
      <w:lang w:eastAsia="en-GB"/>
    </w:rPr>
  </w:style>
  <w:style w:type="paragraph" w:styleId="Heading1">
    <w:name w:val="heading 1"/>
    <w:aliases w:val="APA Heading 1"/>
    <w:basedOn w:val="Normal"/>
    <w:link w:val="Heading1Char"/>
    <w:uiPriority w:val="9"/>
    <w:qFormat/>
    <w:rsid w:val="005E34C3"/>
    <w:pPr>
      <w:spacing w:before="100" w:beforeAutospacing="1" w:after="100" w:afterAutospacing="1"/>
      <w:jc w:val="center"/>
      <w:outlineLvl w:val="0"/>
    </w:pPr>
    <w:rPr>
      <w:b/>
      <w:bCs/>
      <w:kern w:val="36"/>
    </w:rPr>
  </w:style>
  <w:style w:type="paragraph" w:styleId="Heading2">
    <w:name w:val="heading 2"/>
    <w:aliases w:val="APA Heading 2"/>
    <w:basedOn w:val="Normal"/>
    <w:next w:val="Normal"/>
    <w:link w:val="Heading2Char"/>
    <w:autoRedefine/>
    <w:uiPriority w:val="9"/>
    <w:unhideWhenUsed/>
    <w:qFormat/>
    <w:rsid w:val="00FA4DEB"/>
    <w:pPr>
      <w:keepNext/>
      <w:keepLines/>
      <w:spacing w:before="40"/>
      <w:outlineLvl w:val="1"/>
    </w:pPr>
    <w:rPr>
      <w:rFonts w:ascii="Times" w:eastAsiaTheme="majorEastAsia" w:hAnsi="Times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C7E9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CC3915"/>
    <w:pPr>
      <w:keepNext/>
      <w:keepLines/>
      <w:spacing w:before="40"/>
      <w:ind w:firstLine="720"/>
      <w:outlineLvl w:val="3"/>
    </w:pPr>
    <w:rPr>
      <w:rFonts w:eastAsiaTheme="majorEastAsia" w:cstheme="majorBidi"/>
      <w:b/>
      <w:iCs/>
      <w:color w:val="000000" w:themeColor="tex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aliases w:val="1"/>
    <w:basedOn w:val="Normal"/>
    <w:next w:val="Normal"/>
    <w:autoRedefine/>
    <w:uiPriority w:val="39"/>
    <w:unhideWhenUsed/>
    <w:qFormat/>
    <w:rsid w:val="00580BFA"/>
    <w:pPr>
      <w:spacing w:before="120"/>
    </w:pPr>
    <w:rPr>
      <w:rFonts w:asciiTheme="minorHAnsi" w:hAnsiTheme="minorHAnsi"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590E1E"/>
    <w:pPr>
      <w:spacing w:before="120"/>
      <w:ind w:left="720"/>
    </w:pPr>
    <w:rPr>
      <w:rFonts w:cstheme="minorHAnsi"/>
      <w:bCs/>
      <w:szCs w:val="22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590E1E"/>
    <w:pPr>
      <w:ind w:left="1440"/>
    </w:pPr>
    <w:rPr>
      <w:rFonts w:cstheme="minorHAnsi"/>
      <w:szCs w:val="20"/>
    </w:rPr>
  </w:style>
  <w:style w:type="character" w:customStyle="1" w:styleId="Heading1Char">
    <w:name w:val="Heading 1 Char"/>
    <w:aliases w:val="APA Heading 1 Char"/>
    <w:basedOn w:val="DefaultParagraphFont"/>
    <w:link w:val="Heading1"/>
    <w:uiPriority w:val="9"/>
    <w:rsid w:val="005E34C3"/>
    <w:rPr>
      <w:rFonts w:ascii="Times New Roman" w:hAnsi="Times New Roman" w:cs="Times New Roman"/>
      <w:b/>
      <w:bCs/>
      <w:kern w:val="36"/>
      <w:lang w:eastAsia="en-GB"/>
    </w:rPr>
  </w:style>
  <w:style w:type="character" w:customStyle="1" w:styleId="Heading2Char">
    <w:name w:val="Heading 2 Char"/>
    <w:aliases w:val="APA Heading 2 Char"/>
    <w:basedOn w:val="DefaultParagraphFont"/>
    <w:link w:val="Heading2"/>
    <w:uiPriority w:val="9"/>
    <w:rsid w:val="00FA4DEB"/>
    <w:rPr>
      <w:rFonts w:ascii="Times" w:eastAsiaTheme="majorEastAsia" w:hAnsi="Times" w:cstheme="majorBidi"/>
      <w:b/>
      <w:color w:val="000000" w:themeColor="text1"/>
      <w:szCs w:val="26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5C7E9F"/>
    <w:rPr>
      <w:rFonts w:asciiTheme="majorHAnsi" w:eastAsiaTheme="majorEastAsia" w:hAnsiTheme="majorHAnsi" w:cstheme="majorBidi"/>
      <w:b/>
      <w:i/>
      <w:color w:val="000000" w:themeColor="text1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CC3915"/>
    <w:rPr>
      <w:rFonts w:ascii="Times New Roman" w:eastAsiaTheme="majorEastAsia" w:hAnsi="Times New Roman" w:cstheme="majorBidi"/>
      <w:b/>
      <w:iCs/>
      <w:color w:val="000000" w:themeColor="text1"/>
      <w:lang w:eastAsia="en-GB"/>
    </w:rPr>
  </w:style>
  <w:style w:type="paragraph" w:styleId="TOC4">
    <w:name w:val="toc 4"/>
    <w:basedOn w:val="Normal"/>
    <w:next w:val="Normal"/>
    <w:autoRedefine/>
    <w:uiPriority w:val="39"/>
    <w:semiHidden/>
    <w:unhideWhenUsed/>
    <w:qFormat/>
    <w:rsid w:val="004C47E3"/>
    <w:rPr>
      <w:szCs w:val="20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9E36D7"/>
  </w:style>
  <w:style w:type="paragraph" w:styleId="Header">
    <w:name w:val="header"/>
    <w:basedOn w:val="Normal"/>
    <w:link w:val="HeaderChar"/>
    <w:uiPriority w:val="99"/>
    <w:unhideWhenUsed/>
    <w:rsid w:val="00013FF6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13FF6"/>
    <w:rPr>
      <w:rFonts w:ascii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013FF6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13FF6"/>
    <w:rPr>
      <w:rFonts w:ascii="Times New Roman" w:hAnsi="Times New Roman" w:cs="Times New Roman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A52A8D"/>
    <w:pPr>
      <w:jc w:val="center"/>
    </w:pPr>
    <w:rPr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2A8D"/>
    <w:rPr>
      <w:rFonts w:ascii="Times New Roman" w:hAnsi="Times New Roman" w:cs="Times New Roman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A52A8D"/>
    <w:pPr>
      <w:spacing w:line="240" w:lineRule="auto"/>
    </w:pPr>
    <w:rPr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52A8D"/>
    <w:rPr>
      <w:rFonts w:ascii="Times New Roman" w:hAnsi="Times New Roman" w:cs="Times New Roman"/>
      <w:lang w:val="en-GB" w:eastAsia="en-GB"/>
    </w:rPr>
  </w:style>
  <w:style w:type="paragraph" w:styleId="ListParagraph">
    <w:name w:val="List Paragraph"/>
    <w:basedOn w:val="Normal"/>
    <w:uiPriority w:val="34"/>
    <w:qFormat/>
    <w:rsid w:val="00A52A8D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B72DE8"/>
    <w:rPr>
      <w:color w:val="0563C1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9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8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3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48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1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455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9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16951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38062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93668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797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0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038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3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28213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19877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3837</Words>
  <Characters>21872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 Caruana</dc:creator>
  <cp:keywords/>
  <dc:description/>
  <cp:lastModifiedBy>Julia Caruana</cp:lastModifiedBy>
  <cp:revision>2</cp:revision>
  <dcterms:created xsi:type="dcterms:W3CDTF">2021-05-17T02:07:00Z</dcterms:created>
  <dcterms:modified xsi:type="dcterms:W3CDTF">2021-05-17T02:07:00Z</dcterms:modified>
</cp:coreProperties>
</file>